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9DB3E2" w14:textId="253E1CD2" w:rsidR="00B85DFE" w:rsidRPr="00107F20" w:rsidRDefault="002221C4" w:rsidP="00AB41E8">
      <w:pPr>
        <w:pStyle w:val="Heading1"/>
      </w:pPr>
      <w:r>
        <w:t xml:space="preserve"> </w:t>
      </w:r>
      <w:r w:rsidR="00107F20" w:rsidRPr="00107F20">
        <w:t>NOTE</w:t>
      </w:r>
      <w:r w:rsidR="004D3875">
        <w:t xml:space="preserve">S: THE </w:t>
      </w:r>
      <w:r w:rsidR="00107F20" w:rsidRPr="00107F20">
        <w:t>SYMPATHETIC INNERVATION OF THE HEART</w:t>
      </w:r>
    </w:p>
    <w:p w14:paraId="6E74803D" w14:textId="77777777" w:rsidR="00C52692" w:rsidRPr="00107F20" w:rsidRDefault="00C52692" w:rsidP="00AB41E8"/>
    <w:p w14:paraId="7D9F2D7D" w14:textId="61A25CCE" w:rsidR="00F80139" w:rsidRPr="00107F20" w:rsidRDefault="00446BDE" w:rsidP="00AB41E8">
      <w:pPr>
        <w:pStyle w:val="Heading2"/>
      </w:pPr>
      <w:r w:rsidRPr="00107F20">
        <w:t>Anatomy</w:t>
      </w:r>
    </w:p>
    <w:p w14:paraId="2CCF48A4" w14:textId="77777777" w:rsidR="005D6023" w:rsidRPr="00107F20" w:rsidRDefault="005D6023" w:rsidP="00AB41E8"/>
    <w:p w14:paraId="2983C8F7" w14:textId="539F652E" w:rsidR="004333AA" w:rsidRPr="00107F20" w:rsidRDefault="004333AA" w:rsidP="00AB41E8">
      <w:pPr>
        <w:pStyle w:val="ListParagraph"/>
        <w:numPr>
          <w:ilvl w:val="0"/>
          <w:numId w:val="7"/>
        </w:numPr>
      </w:pPr>
      <w:r w:rsidRPr="00107F20">
        <w:t>Pre-ganglionic neurons</w:t>
      </w:r>
    </w:p>
    <w:p w14:paraId="24F96DFA" w14:textId="7BD422CA" w:rsidR="004333AA" w:rsidRPr="00107F20" w:rsidRDefault="004333AA" w:rsidP="00AB41E8">
      <w:pPr>
        <w:pStyle w:val="ListParagraph"/>
        <w:numPr>
          <w:ilvl w:val="1"/>
          <w:numId w:val="7"/>
        </w:numPr>
      </w:pPr>
      <w:r w:rsidRPr="00107F20">
        <w:t>Brain ste</w:t>
      </w:r>
      <w:r w:rsidR="005D6023" w:rsidRPr="00107F20">
        <w:t>m</w:t>
      </w:r>
    </w:p>
    <w:p w14:paraId="0AA37748" w14:textId="3160A24A" w:rsidR="005D6023" w:rsidRPr="00107F20" w:rsidRDefault="005D6023" w:rsidP="00AB41E8">
      <w:pPr>
        <w:pStyle w:val="ListParagraph"/>
        <w:numPr>
          <w:ilvl w:val="2"/>
          <w:numId w:val="7"/>
        </w:numPr>
      </w:pPr>
      <w:r w:rsidRPr="00107F20">
        <w:t>Medullary dorsolateral reticular formation</w:t>
      </w:r>
    </w:p>
    <w:p w14:paraId="6F0E0495" w14:textId="5EB54691" w:rsidR="004333AA" w:rsidRPr="00107F20" w:rsidRDefault="004333AA" w:rsidP="00AB41E8">
      <w:pPr>
        <w:pStyle w:val="ListParagraph"/>
        <w:numPr>
          <w:ilvl w:val="1"/>
          <w:numId w:val="7"/>
        </w:numPr>
      </w:pPr>
      <w:r w:rsidRPr="00107F20">
        <w:t>Spinal cord</w:t>
      </w:r>
    </w:p>
    <w:p w14:paraId="33BE65FF" w14:textId="77777777" w:rsidR="00C25B91" w:rsidRDefault="00C25B91" w:rsidP="00AB41E8">
      <w:pPr>
        <w:pStyle w:val="ListParagraph"/>
        <w:numPr>
          <w:ilvl w:val="2"/>
          <w:numId w:val="7"/>
        </w:numPr>
      </w:pPr>
      <w:r>
        <w:t>Overview</w:t>
      </w:r>
    </w:p>
    <w:p w14:paraId="6B611458" w14:textId="7F9C8C46" w:rsidR="004333AA" w:rsidRPr="00107F20" w:rsidRDefault="004333AA" w:rsidP="00C25B91">
      <w:pPr>
        <w:pStyle w:val="ListParagraph"/>
        <w:numPr>
          <w:ilvl w:val="3"/>
          <w:numId w:val="7"/>
        </w:numPr>
      </w:pPr>
      <w:r w:rsidRPr="00107F20">
        <w:t>Lateral horns of the T1-T12 and L1-L3 spinal cord (thoracolumbar outflow)</w:t>
      </w:r>
    </w:p>
    <w:p w14:paraId="3CCD577F" w14:textId="2A5BB830" w:rsidR="004333AA" w:rsidRDefault="004333AA" w:rsidP="00C25B91">
      <w:pPr>
        <w:pStyle w:val="ListParagraph"/>
        <w:numPr>
          <w:ilvl w:val="3"/>
          <w:numId w:val="7"/>
        </w:numPr>
      </w:pPr>
      <w:r w:rsidRPr="00107F20">
        <w:t>Synapse on sympathetic ganglia or on chromaffin cells of adrenal gland to release epinephrine (EPI)</w:t>
      </w:r>
    </w:p>
    <w:p w14:paraId="1BB5C708" w14:textId="67D93064" w:rsidR="00C25B91" w:rsidRDefault="00C25B91" w:rsidP="00C25B91">
      <w:pPr>
        <w:pStyle w:val="ListParagraph"/>
        <w:numPr>
          <w:ilvl w:val="3"/>
          <w:numId w:val="7"/>
        </w:numPr>
      </w:pPr>
      <w:r>
        <w:t>Cardiac nerves originate from T1-T6, exiting spinal cord from ventral roots into the white rami to join the sympathetic chain, including stellate ganglion (SG)</w:t>
      </w:r>
    </w:p>
    <w:p w14:paraId="4A4EF5BF" w14:textId="77777777" w:rsidR="00113FE3" w:rsidRDefault="00113FE3" w:rsidP="00113FE3">
      <w:pPr>
        <w:pStyle w:val="ListParagraph"/>
        <w:widowControl w:val="0"/>
        <w:numPr>
          <w:ilvl w:val="1"/>
          <w:numId w:val="7"/>
        </w:numPr>
        <w:autoSpaceDE w:val="0"/>
        <w:autoSpaceDN w:val="0"/>
        <w:adjustRightInd w:val="0"/>
      </w:pPr>
      <w:proofErr w:type="spellStart"/>
      <w:r>
        <w:t>Sympathovagal</w:t>
      </w:r>
      <w:proofErr w:type="spellEnd"/>
      <w:r>
        <w:t xml:space="preserve"> balance</w:t>
      </w:r>
    </w:p>
    <w:p w14:paraId="52367E59" w14:textId="77777777" w:rsidR="00113FE3" w:rsidRDefault="00113FE3" w:rsidP="00113FE3">
      <w:pPr>
        <w:pStyle w:val="ListParagraph"/>
        <w:widowControl w:val="0"/>
        <w:numPr>
          <w:ilvl w:val="2"/>
          <w:numId w:val="7"/>
        </w:numPr>
        <w:autoSpaceDE w:val="0"/>
        <w:autoSpaceDN w:val="0"/>
        <w:adjustRightInd w:val="0"/>
      </w:pPr>
      <w:r>
        <w:t>Vagal afferent stimuli, e.g. baroreceptors, can lead to central sympathetic efferent activity (either inhibition or excitation)</w:t>
      </w:r>
    </w:p>
    <w:p w14:paraId="0F99EDA2" w14:textId="77777777" w:rsidR="00113FE3" w:rsidRDefault="00113FE3" w:rsidP="00113FE3">
      <w:pPr>
        <w:pStyle w:val="ListParagraph"/>
        <w:widowControl w:val="0"/>
        <w:numPr>
          <w:ilvl w:val="2"/>
          <w:numId w:val="7"/>
        </w:numPr>
        <w:autoSpaceDE w:val="0"/>
        <w:autoSpaceDN w:val="0"/>
        <w:adjustRightInd w:val="0"/>
      </w:pPr>
      <w:r>
        <w:t>Local neurotransmitter effects also present (e.g. galanin inhibits cholinergic nerves)</w:t>
      </w:r>
    </w:p>
    <w:p w14:paraId="1F3E1667" w14:textId="77777777" w:rsidR="00113FE3" w:rsidRDefault="00113FE3" w:rsidP="00113FE3">
      <w:pPr>
        <w:pStyle w:val="ListParagraph"/>
        <w:widowControl w:val="0"/>
        <w:numPr>
          <w:ilvl w:val="1"/>
          <w:numId w:val="7"/>
        </w:numPr>
        <w:autoSpaceDE w:val="0"/>
        <w:autoSpaceDN w:val="0"/>
        <w:adjustRightInd w:val="0"/>
      </w:pPr>
      <w:r>
        <w:t>Extracardiac</w:t>
      </w:r>
    </w:p>
    <w:p w14:paraId="2BEE29E3" w14:textId="77777777" w:rsidR="00113FE3" w:rsidRDefault="00113FE3" w:rsidP="00113FE3">
      <w:pPr>
        <w:pStyle w:val="ListParagraph"/>
        <w:widowControl w:val="0"/>
        <w:numPr>
          <w:ilvl w:val="2"/>
          <w:numId w:val="7"/>
        </w:numPr>
        <w:autoSpaceDE w:val="0"/>
        <w:autoSpaceDN w:val="0"/>
        <w:adjustRightInd w:val="0"/>
      </w:pPr>
      <w:r>
        <w:t xml:space="preserve">Preganglionic neurons are found in the brain stem at the medullary dorsolateral reticular formation (mainly </w:t>
      </w:r>
      <w:proofErr w:type="spellStart"/>
      <w:r>
        <w:t>vagus</w:t>
      </w:r>
      <w:proofErr w:type="spellEnd"/>
      <w:r>
        <w:t xml:space="preserve">), and the T1-T6 lateral horns of the spinal cord (sympathetic). </w:t>
      </w:r>
    </w:p>
    <w:p w14:paraId="12225621" w14:textId="06C09BAE" w:rsidR="00113FE3" w:rsidRPr="00107F20" w:rsidRDefault="00113FE3" w:rsidP="00113FE3">
      <w:pPr>
        <w:pStyle w:val="ListParagraph"/>
        <w:widowControl w:val="0"/>
        <w:numPr>
          <w:ilvl w:val="2"/>
          <w:numId w:val="7"/>
        </w:numPr>
        <w:autoSpaceDE w:val="0"/>
        <w:autoSpaceDN w:val="0"/>
        <w:adjustRightInd w:val="0"/>
      </w:pPr>
      <w:r>
        <w:t>Myocardium is directly innervated by sympathetic neurons, mainly found in cervical, stellate, and thoracic ganglia (both afferent and efferent paths are present)</w:t>
      </w:r>
    </w:p>
    <w:p w14:paraId="070732C6" w14:textId="186195C0" w:rsidR="004333AA" w:rsidRPr="00107F20" w:rsidRDefault="004333AA" w:rsidP="00AB41E8">
      <w:pPr>
        <w:pStyle w:val="ListParagraph"/>
        <w:numPr>
          <w:ilvl w:val="0"/>
          <w:numId w:val="7"/>
        </w:numPr>
      </w:pPr>
      <w:r w:rsidRPr="00107F20">
        <w:t>Post-ganglionic neuron – sympathetic ganglia</w:t>
      </w:r>
    </w:p>
    <w:p w14:paraId="3E45CC39" w14:textId="77777777" w:rsidR="00C25B91" w:rsidRDefault="00C25B91" w:rsidP="00AB41E8">
      <w:pPr>
        <w:pStyle w:val="ListParagraph"/>
        <w:numPr>
          <w:ilvl w:val="1"/>
          <w:numId w:val="7"/>
        </w:numPr>
      </w:pPr>
      <w:r>
        <w:t>Overview</w:t>
      </w:r>
    </w:p>
    <w:p w14:paraId="72BAB280" w14:textId="357756B2" w:rsidR="004333AA" w:rsidRPr="00107F20" w:rsidRDefault="004333AA" w:rsidP="00C25B91">
      <w:pPr>
        <w:pStyle w:val="ListParagraph"/>
        <w:numPr>
          <w:ilvl w:val="2"/>
          <w:numId w:val="7"/>
        </w:numPr>
      </w:pPr>
      <w:r w:rsidRPr="00107F20">
        <w:t>Paravertebral</w:t>
      </w:r>
    </w:p>
    <w:p w14:paraId="74B8C715" w14:textId="7E77B589" w:rsidR="004333AA" w:rsidRDefault="004333AA" w:rsidP="00C25B91">
      <w:pPr>
        <w:pStyle w:val="ListParagraph"/>
        <w:numPr>
          <w:ilvl w:val="3"/>
          <w:numId w:val="7"/>
        </w:numPr>
      </w:pPr>
      <w:r w:rsidRPr="00107F20">
        <w:t xml:space="preserve">Cervical region x 3, including left and right </w:t>
      </w:r>
      <w:r w:rsidR="00C25B91">
        <w:t>SG, t</w:t>
      </w:r>
      <w:r w:rsidRPr="00107F20">
        <w:t>horacic region x 10-11</w:t>
      </w:r>
      <w:r w:rsidR="00C25B91">
        <w:t>, l</w:t>
      </w:r>
      <w:r w:rsidRPr="00107F20">
        <w:t>umbar region x 4</w:t>
      </w:r>
      <w:r w:rsidR="00C25B91">
        <w:t>, s</w:t>
      </w:r>
      <w:r w:rsidRPr="00107F20">
        <w:t>acral region x 4</w:t>
      </w:r>
      <w:r w:rsidR="00C25B91">
        <w:t>, c</w:t>
      </w:r>
      <w:r w:rsidRPr="00107F20">
        <w:t>occyx x 1 (midline)</w:t>
      </w:r>
    </w:p>
    <w:p w14:paraId="1131615E" w14:textId="407DE6C4" w:rsidR="00C25B91" w:rsidRDefault="00C25B91" w:rsidP="00C25B91">
      <w:pPr>
        <w:pStyle w:val="ListParagraph"/>
        <w:numPr>
          <w:ilvl w:val="3"/>
          <w:numId w:val="7"/>
        </w:numPr>
      </w:pPr>
      <w:r>
        <w:t>SG nerves are purely sympathetic fibers</w:t>
      </w:r>
    </w:p>
    <w:p w14:paraId="390AC505" w14:textId="2E6CA632" w:rsidR="00C25B91" w:rsidRPr="00107F20" w:rsidRDefault="00C25B91" w:rsidP="00C25B91">
      <w:pPr>
        <w:pStyle w:val="ListParagraph"/>
        <w:numPr>
          <w:ilvl w:val="3"/>
          <w:numId w:val="7"/>
        </w:numPr>
      </w:pPr>
      <w:r>
        <w:t>Sympathetic nerves on the left mainly distribute to the epicardial surface of left ventricle, and endocardial surface of both ventricles</w:t>
      </w:r>
      <w:r>
        <w:fldChar w:fldCharType="begin" w:fldLock="1"/>
      </w:r>
      <w:r w:rsidR="00916368">
        <w:instrText>ADDIN CSL_CITATION {"citationItems":[{"id":"ITEM-1","itemData":{"DOI":"10.2307/3428837","ISSN":"00916765","abstract":"This brief review describes recent advances in the areas of myocardial receptors that discharge into nonmyelinated, afferent, vagal C-flbers and the regional distribution of sympathetic postganglionic neurons to the myocardium. Complex, nonencapsulated nerve endings discharging into myelinated afferents have been known to exist for many years. More recently, however, indirect evidence for the existence of cardiac receptors that are either silent or exhibit low resting rates of activity, and discharge into slowly conducting C-type fibers, has been demonstrated. The receptors themselves have not yet been identified histologically. Cardiac receptors include subpopulations that are preferenthlly activated by chemical stimuli, including a variety of exogenous chemicals as well as prostaglandins. Another subpopulation is preferentially activated by mechanical stresses in the physiological range. Further investigation may reveal their participation in overall cardiovascular regulation, and mediation of responses to exogenous chemical stimuli. Four principal cardiac sympathetic nerves have been identified in the right thoracic region and three on the left. Most carry sympathetic and parasympathetic fibers. Stimulation of individual nerves, before and after parasympathetic blockade, results in regionally, well-defined myocardial responses.","author":[{"dropping-particle":"Van","family":"Stee","given":"E W","non-dropping-particle":"","parse-names":false,"suffix":""}],"container-title":"Environmental Health Perspectives","id":"ITEM-1","issued":{"date-parts":[["1978","10"]]},"page":"151","title":"Autonomic Innervation of the Heart","type":"article-journal","volume":"26"},"uris":["http://www.mendeley.com/documents/?uuid=864e3774-e795-3aa0-bc9a-8097abf0892d"]}],"mendeley":{"formattedCitation":"(Stee, 1978)","plainTextFormattedCitation":"(Stee, 1978)","previouslyFormattedCitation":"(Stee, 1978)"},"properties":{"noteIndex":0},"schema":"https://github.com/citation-style-language/schema/raw/master/csl-citation.json"}</w:instrText>
      </w:r>
      <w:r>
        <w:fldChar w:fldCharType="separate"/>
      </w:r>
      <w:r w:rsidRPr="00C25B91">
        <w:rPr>
          <w:noProof/>
        </w:rPr>
        <w:t>(</w:t>
      </w:r>
      <w:proofErr w:type="spellStart"/>
      <w:r w:rsidRPr="00C25B91">
        <w:rPr>
          <w:noProof/>
        </w:rPr>
        <w:t>Stee</w:t>
      </w:r>
      <w:proofErr w:type="spellEnd"/>
      <w:r w:rsidRPr="00C25B91">
        <w:rPr>
          <w:noProof/>
        </w:rPr>
        <w:t>, 1978)</w:t>
      </w:r>
      <w:r>
        <w:fldChar w:fldCharType="end"/>
      </w:r>
    </w:p>
    <w:p w14:paraId="4983509B" w14:textId="28E9A01B" w:rsidR="004333AA" w:rsidRPr="00107F20" w:rsidRDefault="004333AA" w:rsidP="00C25B91">
      <w:pPr>
        <w:pStyle w:val="ListParagraph"/>
        <w:numPr>
          <w:ilvl w:val="2"/>
          <w:numId w:val="7"/>
        </w:numPr>
      </w:pPr>
      <w:r w:rsidRPr="00107F20">
        <w:t>Prevertebral</w:t>
      </w:r>
      <w:r w:rsidR="00C25B91">
        <w:t xml:space="preserve"> - a</w:t>
      </w:r>
      <w:r w:rsidRPr="00107F20">
        <w:t>xons are distributed to the 3 major gastrointestinal arteries arising from the aorta</w:t>
      </w:r>
    </w:p>
    <w:p w14:paraId="0B999CF2" w14:textId="0D9383D7" w:rsidR="00C25B91" w:rsidRDefault="00DF7A85" w:rsidP="00916368">
      <w:pPr>
        <w:pStyle w:val="ListParagraph"/>
        <w:numPr>
          <w:ilvl w:val="2"/>
          <w:numId w:val="7"/>
        </w:numPr>
      </w:pPr>
      <w:r w:rsidRPr="00107F20">
        <w:t xml:space="preserve">Neurotransmitter </w:t>
      </w:r>
      <w:r w:rsidR="00C25B91">
        <w:t>- p</w:t>
      </w:r>
      <w:r w:rsidRPr="00107F20">
        <w:t>redominantly nor epinephrine (NE)</w:t>
      </w:r>
    </w:p>
    <w:p w14:paraId="6F35953C" w14:textId="277983A9" w:rsidR="003C3839" w:rsidRDefault="003C3839" w:rsidP="003C3839">
      <w:pPr>
        <w:pStyle w:val="ListParagraph"/>
        <w:numPr>
          <w:ilvl w:val="1"/>
          <w:numId w:val="7"/>
        </w:numPr>
      </w:pPr>
      <w:r>
        <w:t>Firing rate</w:t>
      </w:r>
    </w:p>
    <w:p w14:paraId="72405115" w14:textId="118AFAE2" w:rsidR="00612055" w:rsidRDefault="00612055" w:rsidP="003C3839">
      <w:pPr>
        <w:pStyle w:val="ListParagraph"/>
        <w:numPr>
          <w:ilvl w:val="2"/>
          <w:numId w:val="7"/>
        </w:numPr>
      </w:pPr>
      <w:r>
        <w:t xml:space="preserve">Thoracic spinal segments have a distinct cardiac rhythm and other oscillatory </w:t>
      </w:r>
      <w:proofErr w:type="gramStart"/>
      <w:r>
        <w:t>frequencies  that</w:t>
      </w:r>
      <w:proofErr w:type="gramEnd"/>
      <w:r>
        <w:t xml:space="preserve"> are reproduced in cardiac postganglionic neurons. Analyses shows there are periodicities from 2-6 Hz, 10 Hz, respiratory rates, and slower oscillations (~0.3 Hz) called Mayer waves.</w:t>
      </w:r>
      <w:r w:rsidR="007E55F9">
        <w:fldChar w:fldCharType="begin" w:fldLock="1"/>
      </w:r>
      <w:r w:rsidR="001162B2">
        <w:instrText>ADDIN CSL_CITATION {"citationItems":[{"id":"ITEM-1","itemData":{"DOI":"10.1016/S0301-0082(98)00030-6","ISSN":"03010082","abstract":"ÐThis review focuses on that most engaging feature of the sympathetic nervous system, its rhythmicity. In particular examining the nature of sympathetic nerve activity (SNA), its characteristics, the frequencies of these rhythms and possible mechanisms responsible for their generation. Sympathetic activity can be thought of as a complex output of the central nervous system providing subtle control over end organ function. This control is exerted in a number of frequency bands including rhythms related to the cardiac and respiratory cycles, 10 Hz, and between 0.2 and 0.4 Hz. The generation and control over the occurrence of each of these rhythms is likely to be quite separate. Although aerent feedback from sources such as baroreceptors can explain some of the rhythmical properties in each case there is good evidence for inherent generation of aspects of these rhythms. A variety of brainstem cell groups are thought to be involved in their generation with the rostral ventrolateral medulla, although unlikely to be solely responsible for tone generation, an important regulator of overall activity. SNA also varies in the number of nerves recruited to ®re in each synchronized discharge. Little is known about this control other than it appears to be quite separate from the control over the timing of discharges. Spinal cord mechanisms are possibly involved. SNA frequencies above 0.7 Hz do not appear to directly induce oscillations in innervated vasculature, however, are likely to contribute to setting the level of vasoconstrictive tone. Slower frequencies appear to directly cause oscillations in blood ¯ow. #","author":[{"dropping-particle":"","family":"Malpas","given":"S","non-dropping-particle":"","parse-names":false,"suffix":""}],"container-title":"Progress in Neurobiology","id":"ITEM-1","issue":"1","issued":{"date-parts":[["1998","9","1"]]},"page":"65-96","title":"The rhythmicity of sympathetic nerve activity","type":"article-journal","volume":"56"},"uris":["http://www.mendeley.com/documents/?uuid=626b8a57-4fcd-39fd-b6c5-f97a317db7bb"]}],"mendeley":{"formattedCitation":"(Malpas, 1998)","plainTextFormattedCitation":"(Malpas, 1998)","previouslyFormattedCitation":"(Malpas, 1998)"},"properties":{"noteIndex":0},"schema":"https://github.com/citation-style-language/schema/raw/master/csl-citation.json"}</w:instrText>
      </w:r>
      <w:r w:rsidR="007E55F9">
        <w:fldChar w:fldCharType="separate"/>
      </w:r>
      <w:r w:rsidR="007E55F9" w:rsidRPr="007E55F9">
        <w:rPr>
          <w:noProof/>
        </w:rPr>
        <w:t>(Malpas, 1998)</w:t>
      </w:r>
      <w:r w:rsidR="007E55F9">
        <w:fldChar w:fldCharType="end"/>
      </w:r>
    </w:p>
    <w:p w14:paraId="14D746E1" w14:textId="5C2C4C49" w:rsidR="001162B2" w:rsidRDefault="001162B2" w:rsidP="001162B2">
      <w:pPr>
        <w:pStyle w:val="ListParagraph"/>
        <w:numPr>
          <w:ilvl w:val="2"/>
          <w:numId w:val="7"/>
        </w:numPr>
      </w:pPr>
      <w:r>
        <w:t xml:space="preserve">Afferent postganglionic neurons increase firing with increases in chamber </w:t>
      </w:r>
      <w:proofErr w:type="gramStart"/>
      <w:r>
        <w:t>pressure, and</w:t>
      </w:r>
      <w:proofErr w:type="gramEnd"/>
      <w:r>
        <w:t xml:space="preserve"> decrease discharge with decreased pressure. Similarly, higher firing rate with increase coronary flow, and decreased rate with decreased coronary flow (based on chamber). Ischemia only led to increase discharge of fibers when accompanied by heart failure.</w:t>
      </w:r>
      <w:r>
        <w:fldChar w:fldCharType="begin" w:fldLock="1"/>
      </w:r>
      <w:r>
        <w:instrText>ADDIN CSL_CITATION {"citationItems":[{"id":"ITEM-1","itemData":{"DOI":"10.1113/jphysiol.1973.sp010147","ISSN":"00223751","author":[{"dropping-particle":"","family":"Malliani","given":"A.","non-dropping-particle":"","parse-names":false,"suffix":""},{"dropping-particle":"","family":"Recordati","given":"G","non-dropping-particle":"","parse-names":false,"suffix":""},{"dropping-particle":"","family":"Schwartz","given":"P J","non-dropping-particle":"","parse-names":false,"suffix":""}],"container-title":"The Journal of Physiology","id":"ITEM-1","issue":"2","issued":{"date-parts":[["1973","3","1"]]},"page":"457-469","title":"Nervous activity of afferent cardiac sympathetic fibres with atrial and ventricular endings","type":"article-journal","volume":"229"},"uris":["http://www.mendeley.com/documents/?uuid=be00ed17-f9f9-4eb0-a77f-187689d6b13b"]}],"mendeley":{"formattedCitation":"(A. Malliani, Recordati, &amp; Schwartz, 1973)","plainTextFormattedCitation":"(A. Malliani, Recordati, &amp; Schwartz, 1973)","previouslyFormattedCitation":"(A. Malliani, Recordati, &amp; Schwartz, 1973)"},"properties":{"noteIndex":0},"schema":"https://github.com/citation-style-language/schema/raw/master/csl-citation.json"}</w:instrText>
      </w:r>
      <w:r>
        <w:fldChar w:fldCharType="separate"/>
      </w:r>
      <w:r w:rsidRPr="001162B2">
        <w:rPr>
          <w:noProof/>
        </w:rPr>
        <w:t>(A. Malliani, Recordati, &amp; Schwartz, 1973)</w:t>
      </w:r>
      <w:r>
        <w:fldChar w:fldCharType="end"/>
      </w:r>
    </w:p>
    <w:p w14:paraId="031D2A54" w14:textId="603F00D0" w:rsidR="0028196D" w:rsidRPr="00107F20" w:rsidRDefault="0028196D" w:rsidP="00AB41E8">
      <w:pPr>
        <w:pStyle w:val="ListParagraph"/>
        <w:numPr>
          <w:ilvl w:val="0"/>
          <w:numId w:val="7"/>
        </w:numPr>
      </w:pPr>
      <w:r w:rsidRPr="00107F20">
        <w:t>Cardiac innervation</w:t>
      </w:r>
    </w:p>
    <w:p w14:paraId="411549D4" w14:textId="77777777" w:rsidR="00916368" w:rsidRDefault="00916368" w:rsidP="00AB41E8">
      <w:pPr>
        <w:pStyle w:val="ListParagraph"/>
        <w:numPr>
          <w:ilvl w:val="1"/>
          <w:numId w:val="7"/>
        </w:numPr>
      </w:pPr>
      <w:r>
        <w:t>Overview</w:t>
      </w:r>
    </w:p>
    <w:p w14:paraId="3DAD7417" w14:textId="3131A3D3" w:rsidR="0028196D" w:rsidRDefault="0028196D" w:rsidP="00916368">
      <w:pPr>
        <w:pStyle w:val="ListParagraph"/>
        <w:numPr>
          <w:ilvl w:val="2"/>
          <w:numId w:val="7"/>
        </w:numPr>
      </w:pPr>
      <w:r w:rsidRPr="00107F20">
        <w:t xml:space="preserve">Sympathetic nerve fibers are located </w:t>
      </w:r>
      <w:proofErr w:type="spellStart"/>
      <w:r w:rsidRPr="00107F20">
        <w:t>subepicardially</w:t>
      </w:r>
      <w:proofErr w:type="spellEnd"/>
      <w:r w:rsidRPr="00107F20">
        <w:t xml:space="preserve"> and travel along major coronary arter</w:t>
      </w:r>
      <w:r w:rsidR="006B50E5" w:rsidRPr="00107F20">
        <w:t>ies.</w:t>
      </w:r>
    </w:p>
    <w:p w14:paraId="58669E8E" w14:textId="4440727D" w:rsidR="00916368" w:rsidRPr="00107F20" w:rsidRDefault="00916368" w:rsidP="00916368">
      <w:pPr>
        <w:pStyle w:val="ListParagraph"/>
        <w:numPr>
          <w:ilvl w:val="2"/>
          <w:numId w:val="7"/>
        </w:numPr>
      </w:pPr>
      <w:r>
        <w:t>Sympathetic fibers enter the heart close to the pulmonary vessels</w:t>
      </w:r>
    </w:p>
    <w:p w14:paraId="5D94CA71" w14:textId="68BE2C9E" w:rsidR="006B50E5" w:rsidRDefault="006B50E5" w:rsidP="00916368">
      <w:pPr>
        <w:pStyle w:val="ListParagraph"/>
        <w:numPr>
          <w:ilvl w:val="2"/>
          <w:numId w:val="7"/>
        </w:numPr>
      </w:pPr>
      <w:r w:rsidRPr="00107F20">
        <w:t>Ventricular sympathetic innervations is characterized by a gradient from base to apex, with highest NE concentration in apex.</w:t>
      </w:r>
      <w:r w:rsidRPr="00107F20">
        <w:fldChar w:fldCharType="begin" w:fldLock="1"/>
      </w:r>
      <w:r w:rsidR="00107F20">
        <w:instrText>ADDIN CSL_CITATION {"citationItems":[{"id":"ITEM-1","itemData":{"ISSN":"0022-2143","PMID":"4020248","abstract":"We report myocardial catecholamine levels in primate ventricles assayed by high-pressure liquid chromatography with electrochemical detection. The norepinephrine content of the left ventricles of 11 monkeys (four rhesus and seven cynomolgus) was 1391 +/- 362 ng/gm (+/-SD) with a definite gradient from base (highest) to apex (lowest concentration). Dopamine and epinephrine were present in much lower concentrations (51.8 +/- 24.5 ng/gm and 59.2 +/- 20.0 ng/gm, respectively), but were similarly distributed throughout the left ventricle. There was considerable variation in norepinephrine concentration between animals, but the dopamine/norepinephrine ratio was very consistent within a given animal, averaging 3.7% +/- 1.4%. These values are probably indicative of what normal concentrations of catecholamines are likely to be in humans, and provide a basis for interpretation of results obtained in disease studies.","author":[{"dropping-particle":"","family":"Pierpont","given":"G L","non-dropping-particle":"","parse-names":false,"suffix":""},{"dropping-particle":"","family":"DeMaster","given":"E G","non-dropping-particle":"","parse-names":false,"suffix":""},{"dropping-particle":"","family":"Reynolds","given":"S","non-dropping-particle":"","parse-names":false,"suffix":""},{"dropping-particle":"","family":"Pederson","given":"J","non-dropping-particle":"","parse-names":false,"suffix":""},{"dropping-particle":"","family":"Cohn","given":"J N","non-dropping-particle":"","parse-names":false,"suffix":""}],"container-title":"The Journal of laboratory and clinical medicine","id":"ITEM-1","issue":"2","issued":{"date-parts":[["1985","8"]]},"page":"205-10","title":"Ventricular myocardial catecholamines in primates.","type":"article-journal","volume":"106"},"uris":["http://www.mendeley.com/documents/?uuid=45fc7ed5-f7ab-3e58-a4e2-3d6f8893b1c0"]}],"mendeley":{"formattedCitation":"(Pierpont, DeMaster, Reynolds, Pederson, &amp; Cohn, 1985)","plainTextFormattedCitation":"(Pierpont, DeMaster, Reynolds, Pederson, &amp; Cohn, 1985)","previouslyFormattedCitation":"(Pierpont, DeMaster, Reynolds, Pederson, &amp; Cohn, 1985)"},"properties":{"noteIndex":0},"schema":"https://github.com/citation-style-language/schema/raw/master/csl-citation.json"}</w:instrText>
      </w:r>
      <w:r w:rsidRPr="00107F20">
        <w:fldChar w:fldCharType="separate"/>
      </w:r>
      <w:r w:rsidR="00107F20" w:rsidRPr="00107F20">
        <w:rPr>
          <w:noProof/>
        </w:rPr>
        <w:t>(Pierpont, DeMaster, Reynolds, Pederson, &amp; Cohn, 1985)</w:t>
      </w:r>
      <w:r w:rsidRPr="00107F20">
        <w:fldChar w:fldCharType="end"/>
      </w:r>
      <w:r w:rsidRPr="00107F20">
        <w:t xml:space="preserve"> </w:t>
      </w:r>
    </w:p>
    <w:p w14:paraId="6CB01150" w14:textId="77777777" w:rsidR="00916368" w:rsidRDefault="00916368" w:rsidP="00916368">
      <w:pPr>
        <w:pStyle w:val="ListParagraph"/>
        <w:numPr>
          <w:ilvl w:val="2"/>
          <w:numId w:val="7"/>
        </w:numPr>
      </w:pPr>
      <w:r>
        <w:t xml:space="preserve">Majority of sympathetic postganglionic axons innervating the heart originate from cell bodies in the stellate ganglion </w:t>
      </w:r>
    </w:p>
    <w:p w14:paraId="19779940" w14:textId="67164664" w:rsidR="00916368" w:rsidRDefault="00F122E4" w:rsidP="00916368">
      <w:pPr>
        <w:pStyle w:val="ListParagraph"/>
        <w:numPr>
          <w:ilvl w:val="1"/>
          <w:numId w:val="7"/>
        </w:numPr>
      </w:pPr>
      <w:r>
        <w:t>Left versus right innervation</w:t>
      </w:r>
    </w:p>
    <w:p w14:paraId="78BACC04" w14:textId="00951C27" w:rsidR="00916368" w:rsidRDefault="00916368" w:rsidP="00916368">
      <w:pPr>
        <w:pStyle w:val="ListParagraph"/>
        <w:numPr>
          <w:ilvl w:val="2"/>
          <w:numId w:val="7"/>
        </w:numPr>
      </w:pPr>
      <w:r>
        <w:t>In rat heart, NE concentration measurements show that left middle/inferior SG contributes to the RV</w:t>
      </w:r>
      <w:r>
        <w:fldChar w:fldCharType="begin" w:fldLock="1"/>
      </w:r>
      <w:r>
        <w:instrText>ADDIN CSL_CITATION {"citationItems":[{"id":"ITEM-1","itemData":{"DOI":"10.1016/0165-1838(89)90146-X","ISSN":"01651838","PMID":"2628461","abstract":"The origins and organization of cardiac sympathetic postganglionic nerves in the rat were identified in the present investigation. The retrograde tracer, Diamidino Yellow, was injected into the right or left ventricles to label somata in the sympathetic chain. Analysis of all sympathetic ganglia from superior cervical ganglion through the 10th thoracic ganglion indicated that the postganglionic innervation of the rat cardiac ventricles originates bilaterally. The majority of these somata were located in the middle and inferior cervical ganglia (middle cervical-stellate ganglion complex) (approximately 92% of all labelled cells), with lesser contributions from the superior cervical and 4th through 6th thoracic ganglia. To confirm and further quantitate these findings, the middle cervical-stellate ganglion complex was removed (MC-S ganglionectomy) bilaterally or ipsilaterally from the left or right sides, and regional cardiac norepinephrine concentration (left and right atrial appendages and left and right ventricles) was analysed 7 or 28 days later. At both times after bilateral MC-S ganglionectomy, regional cardiac norepinephrine was reduced by 89% to 100%, indicating the removal of almost all cardiac noradrenergic cells of origin and possibly fibers of passage. The results of unilateral MC-S ganglionectomy experiments indicated that the atrial appendages and the left ventricle receive bilateral innervation from the middle cervical-stellate ganglion complex. However, the left middle cervical-stellate ganglion complex appears to contribute a majority of the norepinephrine to the right ventricle. Furthermore, between 7 and 28 days after contralateral MC-S ganglionectomy, atrial appendages, but not ventricles, display significant recovery of norepinephrine content. The present data demonstrate: (1) a bilateral locus of origin of cardiac sympathetic postganglionic neurons, limited longitudinally to cervical through mid-thoracic ganglia, and (2) the ability of the cardiac postganglionic innervation to regenerate after partial denervation. These results demonstrate anatomical evidence for significant bilateral integration of cardiac sympathetic activity at the level of the sympathetic ganglion in the rat. © 1989.","author":[{"dropping-particle":"","family":"Pardini","given":"Benet J.","non-dropping-particle":"","parse-names":false,"suffix":""},{"dropping-particle":"","family":"Lund","given":"Donald D.","non-dropping-particle":"","parse-names":false,"suffix":""},{"dropping-particle":"","family":"Schmid","given":"Phillip G.","non-dropping-particle":"","parse-names":false,"suffix":""}],"container-title":"Journal of the Autonomic Nervous System","id":"ITEM-1","issue":"3","issued":{"date-parts":[["1989","12","1"]]},"page":"193-201","publisher":"Elsevier","title":"Organization of the sympathetic postganglionic innervation of the rat heart","type":"article-journal","volume":"28"},"uris":["http://www.mendeley.com/documents/?uuid=f14835d5-20c2-36e6-b922-a737ab1f241e"]}],"mendeley":{"formattedCitation":"(Pardini, Lund, &amp; Schmid, 1989)","plainTextFormattedCitation":"(Pardini, Lund, &amp; Schmid, 1989)","previouslyFormattedCitation":"(Pardini, Lund, &amp; Schmid, 1989)"},"properties":{"noteIndex":0},"schema":"https://github.com/citation-style-language/schema/raw/master/csl-citation.json"}</w:instrText>
      </w:r>
      <w:r>
        <w:fldChar w:fldCharType="separate"/>
      </w:r>
      <w:r w:rsidRPr="00916368">
        <w:rPr>
          <w:noProof/>
        </w:rPr>
        <w:t>(</w:t>
      </w:r>
      <w:proofErr w:type="spellStart"/>
      <w:r w:rsidRPr="00916368">
        <w:rPr>
          <w:noProof/>
        </w:rPr>
        <w:t>Pardini</w:t>
      </w:r>
      <w:proofErr w:type="spellEnd"/>
      <w:r w:rsidRPr="00916368">
        <w:rPr>
          <w:noProof/>
        </w:rPr>
        <w:t>, Lund, &amp; Schmid, 1989)</w:t>
      </w:r>
      <w:r>
        <w:fldChar w:fldCharType="end"/>
      </w:r>
    </w:p>
    <w:p w14:paraId="0BBF752C" w14:textId="77777777" w:rsidR="00113FE3" w:rsidRDefault="00113FE3" w:rsidP="00113FE3">
      <w:pPr>
        <w:pStyle w:val="ListParagraph"/>
        <w:widowControl w:val="0"/>
        <w:numPr>
          <w:ilvl w:val="2"/>
          <w:numId w:val="7"/>
        </w:numPr>
        <w:autoSpaceDE w:val="0"/>
        <w:autoSpaceDN w:val="0"/>
        <w:adjustRightInd w:val="0"/>
      </w:pPr>
      <w:r>
        <w:lastRenderedPageBreak/>
        <w:t>Stellate ganglion</w:t>
      </w:r>
    </w:p>
    <w:p w14:paraId="4AFEC651" w14:textId="77777777" w:rsidR="00113FE3" w:rsidRDefault="00113FE3" w:rsidP="00113FE3">
      <w:pPr>
        <w:pStyle w:val="ListParagraph"/>
        <w:widowControl w:val="0"/>
        <w:numPr>
          <w:ilvl w:val="3"/>
          <w:numId w:val="7"/>
        </w:numPr>
        <w:autoSpaceDE w:val="0"/>
        <w:autoSpaceDN w:val="0"/>
        <w:adjustRightInd w:val="0"/>
      </w:pPr>
      <w:r>
        <w:t xml:space="preserve">RSG affects anterior/basal portion of ventricles; LSG has more effect on posterior/apical portion, as well as anterior LV wall (although both LSG/RSG contribute) </w:t>
      </w:r>
      <w:r>
        <w:fldChar w:fldCharType="begin" w:fldLock="1"/>
      </w:r>
      <w:r>
        <w:instrText>ADDIN CSL_CITATION {"citationItems":[{"id":"ITEM-1","itemData":{"DOI":"10.1016/j.hrthm.2012.03.052","ISSN":"15475271","abstract":"Background: The sympathetic nervous system is thought to play a role in the genesis of ventricular tachyarrhythmias (VT). Left and added right cardiac sympathectomy have been shown to reduce the burden of arrhythmias in the setting of a VT storm. However, the contribution of the right stellate ganglion (RSG) and the left stellate ganglion (LSG) to the innervation of the anterior left ventricular (LV) wall is not well understood. Objective: To evaluate the innervation of the anterior LV wall by the LSG and the RSG. Methods: The heart and stellate ganglia were exposed via sternotomy in pigs with normal hearts (n = 8). A 20-electrode catheter was placed on the anterior LV wall to record activation recovery interval (ARI), a surrogate measure of action potential duration. A microdialysis catheter was inserted in a similar location to sample interstitial norepinephrine (NE) content. ARI and NE measurements were recorded at baseline and during LSG and RSG stimulation. Results: LSG stimulation shortened ARI by 17.1% ± 10.5% (mean ± standard error), while RSG stimulation shortened ARI by 42.1% ± 15.7%, P =.04 (LSG vs RSG). LSG stimulation increased interstitial NE levels by 200% ± 65%, while RSG stimulation increased the NE content by 260% ± 40% (P =.012). LSG stimulation increased dispersion in ARI from 376.0 ± 83.7 ms2 to 1242.5 ± 566 ms2 (P =.03) and caused ventricular fibrillation in 2 pigs. During RSG stimulation, dispersion increased from 419 ± 65.8 to 474.8 ± 81 ms2 (P =.4). Conclusions: Both the LSG and the RSG provide significant innervation to the anterior LV wall as demonstrated by both ARI shortening and NE concentrations. LSG stimulation significantly increases ARI dispersion. This study provides mechanistic insight into the beneficial effects of left sympathectomy and the additional role of right sympathectomy in reducing arrhythmias in patients with anterior myocardial scars and VT storm. © 2012 Heart Rhythm Society. All rights reserved.","author":[{"dropping-particle":"","family":"Vaseghi","given":"Marmar","non-dropping-particle":"","parse-names":false,"suffix":""},{"dropping-particle":"","family":"Zhou","given":"Wei","non-dropping-particle":"","parse-names":false,"suffix":""},{"dropping-particle":"","family":"Shi","given":"James","non-dropping-particle":"","parse-names":false,"suffix":""},{"dropping-particle":"","family":"Ajijola","given":"Olumiji A.","non-dropping-particle":"","parse-names":false,"suffix":""},{"dropping-particle":"","family":"Hadaya","given":"Joseph","non-dropping-particle":"","parse-names":false,"suffix":""},{"dropping-particle":"","family":"Shivkumar","given":"Kalyanam","non-dropping-particle":"","parse-names":false,"suffix":""},{"dropping-particle":"","family":"Mahajan","given":"Aman","non-dropping-particle":"","parse-names":false,"suffix":""}],"container-title":"Heart Rhythm","id":"ITEM-1","issue":"8","issued":{"date-parts":[["2012","8"]]},"page":"1303-1309","title":"Sympathetic innervation of the anterior left ventricular wall by the right and left stellate ganglia","type":"article-journal","volume":"9"},"uris":["http://www.mendeley.com/documents/?uuid=82eecfbe-e9ee-37b7-aab7-ea8b8bc8dded"]}],"mendeley":{"formattedCitation":"(Vaseghi et al., 2012)","plainTextFormattedCitation":"(Vaseghi et al., 2012)","previouslyFormattedCitation":"(Vaseghi et al., 2012)"},"properties":{"noteIndex":0},"schema":"https://github.com/citation-style-language/schema/raw/master/csl-citation.json"}</w:instrText>
      </w:r>
      <w:r>
        <w:fldChar w:fldCharType="separate"/>
      </w:r>
      <w:r w:rsidRPr="00963AF2">
        <w:rPr>
          <w:noProof/>
        </w:rPr>
        <w:t>(Vaseghi et al., 2012)</w:t>
      </w:r>
      <w:r>
        <w:fldChar w:fldCharType="end"/>
      </w:r>
    </w:p>
    <w:p w14:paraId="01469499" w14:textId="20E8236F" w:rsidR="00113FE3" w:rsidRDefault="00113FE3" w:rsidP="00113FE3">
      <w:pPr>
        <w:pStyle w:val="ListParagraph"/>
        <w:widowControl w:val="0"/>
        <w:numPr>
          <w:ilvl w:val="3"/>
          <w:numId w:val="7"/>
        </w:numPr>
        <w:autoSpaceDE w:val="0"/>
        <w:autoSpaceDN w:val="0"/>
        <w:adjustRightInd w:val="0"/>
      </w:pPr>
      <w:r>
        <w:t xml:space="preserve">LSG stimulation leads to increased inotropy due to effects at ventricle; RSG stimulation leads to chronotropy d/t atrial effects </w:t>
      </w:r>
      <w:r>
        <w:fldChar w:fldCharType="begin" w:fldLock="1"/>
      </w:r>
      <w:r>
        <w:instrText>ADDIN CSL_CITATION {"citationItems":[{"id":"ITEM-1","itemData":{"DOI":"10.1016/j.autneu.2011.08.004","ISSN":"15660702","abstract":"The heart receives both a left and right sympathetic innervation. Currently there is no description of an in vitro whole heart preparation for comparing the influence of each sympathetic supply on cardiac function. The aim was to establish the viability of using an in vitro model to investigate the effects of left and right sympathetic chain stimulation (LSS/RSS). For this purpose the upper sympathetic chain on each side was isolated and bipolar stimulating electrodes were attached between T2-T3 and electrically insulated from surrounding tissue in a Langendorff innervated rabbit heart preparation (n = 8). Heart rate (HR) was investigated during sinus rhythm, whilst dromotropic, inotropic and ventricular electrophysiological effects were measured during constant pacing (250. bpm). All responses exhibited linear increases with increases in stimulation frequency (2-10. Hz). The change in HR was larger during RSS than LSS (P. &lt;. 0.01), increasing by 78. ±. 9. bpm and 49. ±. 8. bpm respectively (10. Hz, baseline; 145. ±. 7. bpm). Left ventricular pressure was increased from a baseline of 50. ±. 4. mm. Hg, by 22. ±. 5. mm. Hg (LSS, 10. Hz) and 4. ±. 1. mm. Hg (RSS, 10. Hz) respectively (P. &lt;. 0.001). LSS, but not RSS, caused a shortening of basal and apical monophasic action potential duration (MAPD90). We demonstrate that RSS exerts a greater effect at the sinoatrial node and LSS at the left ventricle. The study confirms previous experiments on dogs and cats, provides quantitative data on the comparative influence of right and left sympathetic nerves and demonstrates the feasibility of isolating and stimulating the ipsilateral cardiac sympathetic supply in an in vitro innervated rabbit heart preparation. © 2011 Elsevier B.V.","author":[{"dropping-particle":"","family":"Winter","given":"James","non-dropping-particle":"","parse-names":false,"suffix":""},{"dropping-particle":"","family":"Tanko","given":"Abdul Samed","non-dropping-particle":"","parse-names":false,"suffix":""},{"dropping-particle":"","family":"Brack","given":"Kieran E","non-dropping-particle":"","parse-names":false,"suffix":""},{"dropping-particle":"","family":"Coote","given":"John H","non-dropping-particle":"","parse-names":false,"suffix":""},{"dropping-particle":"","family":"Ng","given":"G André","non-dropping-particle":"","parse-names":false,"suffix":""}],"container-title":"Autonomic Neuroscience: Basic and Clinical","id":"ITEM-1","issue":"1-2","issued":{"date-parts":[["2012"]]},"page":"4-14","title":"Differential cardiac responses to unilateral sympathetic nerve stimulation in the isolated innervated rabbit heart","type":"article-journal","volume":"166"},"uris":["http://www.mendeley.com/documents/?uuid=4b9da5c8-6980-3094-8da9-16229a7f3643"]},{"id":"ITEM-2","itemData":{"DOI":"10.14814/phy2.12328","ISSN":"2051817X","abstract":"© 2015 The Authors. Modulation of human cardiac mechanical and electrophysiologic function by direct s tellate ganglion stimulation has not been performed. Our aim was to assess the effect of low-level left stellate ganglion (LSG) stimulation (SGS) on arrhythmias, hemodynamic, and cardiac electrophysiological indices. Patients undergoing ablation procedures for arrhythmias were recruited for SGS. A stimulating electrode was placed next to the LSG under fluoroscopy and ultrasound imaging; and SGS (5–10 Hz, 10–20 mA) was performed. We measured hemodynamic, intracardiac and ECG parameters, and activation recovery intervals (ARIs) (surrogate for action potential duration) from a duodecapolar catheter in the right ventricular outflow tract. Five patients underwent SGS (3 males, 45 ± 20 years). Stimulating catheter placement was successful, and without complication in all patients. SGS did not change heart rate, but increased mean arterial blood pressure (78 ± 3 mmHg to 98 ± 5 mmHg, P &lt; 0.001) and dP/dt max (1148 ± 244 mmHg/sec to 1645 ± 493 mmHg/sec, P = 0.03). SGS shortened mean ARI from 304 ± 23 msec to 283 ± 17 msec (P &lt; 0.001), although one patient required parasympathetic blockade. Dispersion of repolarization (DOR) increased in four patients and decreased in one, consistent with animal models. QT interval, T-wave duration and amplitude at baseline and with SGS were 415 ± 15 msec versus 399 ± 15 msec (P &lt; 0.001); 201 ± 12 msec versus 230 ± 28 msec; and 0.2 ± 0.09 mV versus 0.22 ± 0.08 mV, respectively. At the level of SGS performed, no increase in arrhythmias was seen. Percutaneous low-level SGS shortens ARI in the RVOT, and increases blood pressure and LV contractility. These observations demonstrate feasibility of percutaneous SGS in humans.","author":[{"dropping-particle":"","family":"Ajijola","given":"Olujimi A.","non-dropping-particle":"","parse-names":false,"suffix":""},{"dropping-particle":"","family":"Howard-Quijano","given":"Kimberly","non-dropping-particle":"","parse-names":false,"suffix":""},{"dropping-particle":"","family":"Scovotti","given":"Jennifer","non-dropping-particle":"","parse-names":false,"suffix":""},{"dropping-particle":"","family":"Vaseghi","given":"Marmar","non-dropping-particle":"","parse-names":false,"suffix":""},{"dropping-particle":"","family":"Lee","given":"Christine","non-dropping-particle":"","parse-names":false,"suffix":""},{"dropping-particle":"","family":"Mahajan","given":"Aman","non-dropping-particle":"","parse-names":false,"suffix":""},{"dropping-particle":"","family":"Shivkumar","given":"Kalyanam","non-dropping-particle":"","parse-names":false,"suffix":""}],"container-title":"Physiological Reports","id":"ITEM-2","issue":"3","issued":{"date-parts":[["2015","3","1"]]},"page":"e12328","publisher":"John Wiley &amp; Sons, Ltd","title":"Augmentation of cardiac sympathetic tone by percutaneous low-level stellate ganglion stimulation in humans: A feasibility study","type":"article-journal","volume":"3"},"uris":["http://www.mendeley.com/documents/?uuid=ca11b6bf-4b1a-3324-a1f9-3a220e2ca49a"]}],"mendeley":{"formattedCitation":"(Ajijola et al., 2015; Winter, Tanko, Brack, Coote, &amp; Ng, 2012)","plainTextFormattedCitation":"(Ajijola et al., 2015; Winter, Tanko, Brack, Coote, &amp; Ng, 2012)","previouslyFormattedCitation":"(Ajijola et al., 2015; Winter, Tanko, Brack, Coote, &amp; Ng, 2012)"},"properties":{"noteIndex":0},"schema":"https://github.com/citation-style-language/schema/raw/master/csl-citation.json"}</w:instrText>
      </w:r>
      <w:r>
        <w:fldChar w:fldCharType="separate"/>
      </w:r>
      <w:r w:rsidRPr="006121E7">
        <w:rPr>
          <w:noProof/>
        </w:rPr>
        <w:t>(Ajijola et al., 2015; Winter, Tanko, Brack, Coote, &amp; Ng, 2012)</w:t>
      </w:r>
      <w:r>
        <w:fldChar w:fldCharType="end"/>
      </w:r>
    </w:p>
    <w:p w14:paraId="04A42801" w14:textId="08011297" w:rsidR="00113FE3" w:rsidRDefault="00113FE3" w:rsidP="00113FE3">
      <w:pPr>
        <w:pStyle w:val="ListParagraph"/>
        <w:numPr>
          <w:ilvl w:val="3"/>
          <w:numId w:val="7"/>
        </w:numPr>
      </w:pPr>
      <w:r>
        <w:t>Stimulation of the LSG leads to inotropic response.</w:t>
      </w:r>
      <w:r>
        <w:fldChar w:fldCharType="begin" w:fldLock="1"/>
      </w:r>
      <w:r>
        <w:instrText>ADDIN CSL_CITATION {"citationItems":[{"id":"ITEM-1","itemData":{"DOI":"10.1016/0165-1838(89)90146-X","ISSN":"01651838","PMID":"2628461","abstract":"The origins and organization of cardiac sympathetic postganglionic nerves in the rat were identified in the present investigation. The retrograde tracer, Diamidino Yellow, was injected into the right or left ventricles to label somata in the sympathetic chain. Analysis of all sympathetic ganglia from superior cervical ganglion through the 10th thoracic ganglion indicated that the postganglionic innervation of the rat cardiac ventricles originates bilaterally. The majority of these somata were located in the middle and inferior cervical ganglia (middle cervical-stellate ganglion complex) (approximately 92% of all labelled cells), with lesser contributions from the superior cervical and 4th through 6th thoracic ganglia. To confirm and further quantitate these findings, the middle cervical-stellate ganglion complex was removed (MC-S ganglionectomy) bilaterally or ipsilaterally from the left or right sides, and regional cardiac norepinephrine concentration (left and right atrial appendages and left and right ventricles) was analysed 7 or 28 days later. At both times after bilateral MC-S ganglionectomy, regional cardiac norepinephrine was reduced by 89% to 100%, indicating the removal of almost all cardiac noradrenergic cells of origin and possibly fibers of passage. The results of unilateral MC-S ganglionectomy experiments indicated that the atrial appendages and the left ventricle receive bilateral innervation from the middle cervical-stellate ganglion complex. However, the left middle cervical-stellate ganglion complex appears to contribute a majority of the norepinephrine to the right ventricle. Furthermore, between 7 and 28 days after contralateral MC-S ganglionectomy, atrial appendages, but not ventricles, display significant recovery of norepinephrine content. The present data demonstrate: (1) a bilateral locus of origin of cardiac sympathetic postganglionic neurons, limited longitudinally to cervical through mid-thoracic ganglia, and (2) the ability of the cardiac postganglionic innervation to regenerate after partial denervation. These results demonstrate anatomical evidence for significant bilateral integration of cardiac sympathetic activity at the level of the sympathetic ganglion in the rat. © 1989.","author":[{"dropping-particle":"","family":"Pardini","given":"Benet J.","non-dropping-particle":"","parse-names":false,"suffix":""},{"dropping-particle":"","family":"Lund","given":"Donald D.","non-dropping-particle":"","parse-names":false,"suffix":""},{"dropping-particle":"","family":"Schmid","given":"Phillip G.","non-dropping-particle":"","parse-names":false,"suffix":""}],"container-title":"Journal of the Autonomic Nervous System","id":"ITEM-1","issue":"3","issued":{"date-parts":[["1989","12","1"]]},"page":"193-201","publisher":"Elsevier","title":"Organization of the sympathetic postganglionic innervation of the rat heart","type":"article-journal","volume":"28"},"uris":["http://www.mendeley.com/documents/?uuid=f14835d5-20c2-36e6-b922-a737ab1f241e"]}],"mendeley":{"formattedCitation":"(Pardini et al., 1989)","plainTextFormattedCitation":"(Pardini et al., 1989)","previouslyFormattedCitation":"(Pardini et al., 1989)"},"properties":{"noteIndex":0},"schema":"https://github.com/citation-style-language/schema/raw/master/csl-citation.json"}</w:instrText>
      </w:r>
      <w:r>
        <w:fldChar w:fldCharType="separate"/>
      </w:r>
      <w:r w:rsidRPr="00916368">
        <w:rPr>
          <w:noProof/>
        </w:rPr>
        <w:t>(</w:t>
      </w:r>
      <w:proofErr w:type="spellStart"/>
      <w:r w:rsidRPr="00916368">
        <w:rPr>
          <w:noProof/>
        </w:rPr>
        <w:t>Pardini</w:t>
      </w:r>
      <w:proofErr w:type="spellEnd"/>
      <w:r w:rsidRPr="00916368">
        <w:rPr>
          <w:noProof/>
        </w:rPr>
        <w:t xml:space="preserve"> et al., 1989)</w:t>
      </w:r>
      <w:r>
        <w:fldChar w:fldCharType="end"/>
      </w:r>
      <w:r>
        <w:t xml:space="preserve"> Stimulation of the RSG leads to chronotropic response.</w:t>
      </w:r>
      <w:r>
        <w:fldChar w:fldCharType="begin" w:fldLock="1"/>
      </w:r>
      <w:r>
        <w:instrText>ADDIN CSL_CITATION {"citationItems":[{"id":"ITEM-1","itemData":{"DOI":"10.2307/3428837","ISSN":"00916765","abstract":"This brief review describes recent advances in the areas of myocardial receptors that discharge into nonmyelinated, afferent, vagal C-flbers and the regional distribution of sympathetic postganglionic neurons to the myocardium. Complex, nonencapsulated nerve endings discharging into myelinated afferents have been known to exist for many years. More recently, however, indirect evidence for the existence of cardiac receptors that are either silent or exhibit low resting rates of activity, and discharge into slowly conducting C-type fibers, has been demonstrated. The receptors themselves have not yet been identified histologically. Cardiac receptors include subpopulations that are preferenthlly activated by chemical stimuli, including a variety of exogenous chemicals as well as prostaglandins. Another subpopulation is preferentially activated by mechanical stresses in the physiological range. Further investigation may reveal their participation in overall cardiovascular regulation, and mediation of responses to exogenous chemical stimuli. Four principal cardiac sympathetic nerves have been identified in the right thoracic region and three on the left. Most carry sympathetic and parasympathetic fibers. Stimulation of individual nerves, before and after parasympathetic blockade, results in regionally, well-defined myocardial responses.","author":[{"dropping-particle":"Van","family":"Stee","given":"E W","non-dropping-particle":"","parse-names":false,"suffix":""}],"container-title":"Environmental Health Perspectives","id":"ITEM-1","issued":{"date-parts":[["1978","10"]]},"page":"151","title":"Autonomic Innervation of the Heart","type":"article-journal","volume":"26"},"uris":["http://www.mendeley.com/documents/?uuid=864e3774-e795-3aa0-bc9a-8097abf0892d"]}],"mendeley":{"formattedCitation":"(Stee, 1978)","plainTextFormattedCitation":"(Stee, 1978)","previouslyFormattedCitation":"(Stee, 1978)"},"properties":{"noteIndex":0},"schema":"https://github.com/citation-style-language/schema/raw/master/csl-citation.json"}</w:instrText>
      </w:r>
      <w:r>
        <w:fldChar w:fldCharType="separate"/>
      </w:r>
      <w:r w:rsidRPr="00916368">
        <w:rPr>
          <w:noProof/>
        </w:rPr>
        <w:t>(</w:t>
      </w:r>
      <w:proofErr w:type="spellStart"/>
      <w:r w:rsidRPr="00916368">
        <w:rPr>
          <w:noProof/>
        </w:rPr>
        <w:t>Stee</w:t>
      </w:r>
      <w:proofErr w:type="spellEnd"/>
      <w:r w:rsidRPr="00916368">
        <w:rPr>
          <w:noProof/>
        </w:rPr>
        <w:t>, 1978)</w:t>
      </w:r>
      <w:r>
        <w:fldChar w:fldCharType="end"/>
      </w:r>
    </w:p>
    <w:p w14:paraId="75B0ED7D" w14:textId="4A7D2DA0" w:rsidR="00A01F8D" w:rsidRDefault="003C3839" w:rsidP="00A01F8D">
      <w:pPr>
        <w:pStyle w:val="ListParagraph"/>
        <w:numPr>
          <w:ilvl w:val="1"/>
          <w:numId w:val="7"/>
        </w:numPr>
      </w:pPr>
      <w:r>
        <w:t>Intrinsic cardiac plexus</w:t>
      </w:r>
    </w:p>
    <w:p w14:paraId="3F4C1FDA" w14:textId="4FAE6FD1" w:rsidR="003C3839" w:rsidRDefault="003C3839" w:rsidP="003C3839">
      <w:pPr>
        <w:pStyle w:val="ListParagraph"/>
        <w:numPr>
          <w:ilvl w:val="2"/>
          <w:numId w:val="7"/>
        </w:numPr>
      </w:pPr>
      <w:r>
        <w:t>Postganglionic neurons interact with local plexus neurons, along with parasympathetic neuron interactions</w:t>
      </w:r>
    </w:p>
    <w:p w14:paraId="720474DF" w14:textId="23071265" w:rsidR="00284791" w:rsidRDefault="00284791" w:rsidP="003C3839">
      <w:pPr>
        <w:pStyle w:val="ListParagraph"/>
        <w:numPr>
          <w:ilvl w:val="2"/>
          <w:numId w:val="7"/>
        </w:numPr>
      </w:pPr>
      <w:r>
        <w:t xml:space="preserve">The majority of the ganglia are organized into ganglionated </w:t>
      </w:r>
      <w:r w:rsidR="00AD6A4F">
        <w:t>plexuses</w:t>
      </w:r>
      <w:r>
        <w:t xml:space="preserve"> (GP) on the surface of the atria and ventricle, containing 200-1000 neurons each, that form synapse</w:t>
      </w:r>
      <w:r w:rsidR="00631B71">
        <w:t>s</w:t>
      </w:r>
      <w:r>
        <w:t xml:space="preserve"> with sympathetic/parasympathetic fibers that enter the pericardial space.</w:t>
      </w:r>
      <w:r>
        <w:fldChar w:fldCharType="begin" w:fldLock="1"/>
      </w:r>
      <w:r w:rsidR="00A84F15">
        <w:instrText>ADDIN CSL_CITATION {"citationItems":[{"id":"ITEM-1","itemData":{"DOI":"10.1002/(SICI)1097-0185(199702)247:2&lt;289::AID-AR15&gt;3.0.CO;2-L","ISSN":"0003276X","abstract":"BACKGROUND: The extent and locations of intrinsic cardiac ganglia on the human heart were investigated to facilitate studying their function. METHODS: The locations and number of major intrinsic cardiac ganglia were determined in six human hearts by means of microdissection following methylene blue staining. Light and electron microscopic analyses were performed on right atrial and cranial medial ventricular ganglia obtained from 12 other human hearts. RESULTS: Gross anatomy: Collections of ganglia associated with nerves, i.e., ganglionated plexuses, were observed consistently in five atrial and five ventricular regions. Occasional ganglia were located in other atrial and ventricular regions. Atrial ganglionated plexuses were identified on 1) the superior surface of the right atrium, 2) the superior surface of the left atrium, 3) the posterior surface of the right atrium, 4) the posterior medial surface of the left atrium (the latter two fuse medially where they extend anteriorly into the interatrial septum), and 5) the inferior and lateral aspect of the posterior left atrium. Ventricular ganglionated plexuses were located in fat 1) surrounding the aortic root, 2) at the origins of the right and left coronary arteries (the latter extending to the origins of the left anterior descending and circumflex coronary arteries), 3) at the origin of the posterior descending coronary artery, 4) adjacent to the origin of the right acute marginal coronary artery, and 5) at the origin of the left obtuse marginal coronary artery. Microscopic anatomy: Ganglia ranged in size from those containing a few neurons to large ganglia measuring up to 0.5 x 1 mm. The human heart is estimated to contain more than 14,000 neurons. Neuronal somata varied in size and shape. Many axon terminals in intrinsic cardiac ganglia contained large numbers of small, clear, round vesicles that formed asymmetrical axodendritic synapses, whereas a few axons contained large, dense-cored vesicles. CONCLUSIONS: The human intrinsic cardiac nervous system is distributed more extensively than was considered previously, most of its ganglia being located on the posterior surfaces of the atria and superior aspect of the ventricles. Each ganglion therein contains a variety of neurons that are associated with complex synaptology.","author":[{"dropping-particle":"","family":"Armour","given":"J. Andrew","non-dropping-particle":"","parse-names":false,"suffix":""},{"dropping-particle":"","family":"Murphy","given":"David A.","non-dropping-particle":"","parse-names":false,"suffix":""},{"dropping-particle":"","family":"Yuan","given":"Bing Xiang","non-dropping-particle":"","parse-names":false,"suffix":""},{"dropping-particle":"","family":"Macdonald","given":"Sara","non-dropping-particle":"","parse-names":false,"suffix":""},{"dropping-particle":"","family":"Hopkins","given":"David A.","non-dropping-particle":"","parse-names":false,"suffix":""}],"container-title":"Anatomical Record","id":"ITEM-1","issue":"2","issued":{"date-parts":[["1997"]]},"page":"289-298","title":"Gross and microscopic anatomy of the human intrinsic cardiac nervous system","type":"article-journal","volume":"247"},"uris":["http://www.mendeley.com/documents/?uuid=4b71a8c7-b268-4449-aded-75891e063774"]}],"mendeley":{"formattedCitation":"(J. Andrew Armour, Murphy, Yuan, Macdonald, &amp; Hopkins, 1997)","plainTextFormattedCitation":"(J. Andrew Armour, Murphy, Yuan, Macdonald, &amp; Hopkins, 1997)","previouslyFormattedCitation":"(J. Andrew Armour, Murphy, Yuan, Macdonald, &amp; Hopkins, 1997)"},"properties":{"noteIndex":0},"schema":"https://github.com/citation-style-language/schema/raw/master/csl-citation.json"}</w:instrText>
      </w:r>
      <w:r>
        <w:fldChar w:fldCharType="separate"/>
      </w:r>
      <w:r w:rsidR="00B85DFE" w:rsidRPr="00B85DFE">
        <w:rPr>
          <w:noProof/>
        </w:rPr>
        <w:t>(J. Andrew Armour, Murphy, Yuan, Macdonald, &amp; Hopkins, 1997)</w:t>
      </w:r>
      <w:r>
        <w:fldChar w:fldCharType="end"/>
      </w:r>
    </w:p>
    <w:p w14:paraId="713A9811" w14:textId="3151667D" w:rsidR="00284791" w:rsidRDefault="00284791" w:rsidP="00284791">
      <w:pPr>
        <w:pStyle w:val="ListParagraph"/>
        <w:numPr>
          <w:ilvl w:val="2"/>
          <w:numId w:val="7"/>
        </w:numPr>
      </w:pPr>
      <w:r>
        <w:rPr>
          <w:rFonts w:ascii="Calibri" w:hAnsi="Calibri" w:cs="Calibri"/>
        </w:rPr>
        <w:t>﻿</w:t>
      </w:r>
      <w:r w:rsidR="000D6589">
        <w:t xml:space="preserve">From the GP, they extend </w:t>
      </w:r>
      <w:proofErr w:type="spellStart"/>
      <w:r w:rsidR="000D6589">
        <w:t>epicardially</w:t>
      </w:r>
      <w:proofErr w:type="spellEnd"/>
      <w:r w:rsidR="000D6589">
        <w:t xml:space="preserve"> to innervate the atria, interatrial septum, and the ventricles.</w:t>
      </w:r>
      <w:r w:rsidR="000D6589">
        <w:fldChar w:fldCharType="begin" w:fldLock="1"/>
      </w:r>
      <w:r w:rsidR="00CB1CDA">
        <w:instrText>ADDIN CSL_CITATION {"citationItems":[{"id":"ITEM-1","itemData":{"DOI":"10.1002/1097-0185(20000801)259:4&lt;353::AID-AR10&gt;3.0.CO;2-R","ISSN":"0003276X","abstract":"Concomitant with the development of surgical treatment of cardiac arrythmias and management of myocardial ischemia, there is renewed interest in morphology of the intrinsic cardiac nervous system. In this study, we analyze the topography and structure of the human epicardiac neural plexus (ENP) as a system of seven ganglionated subplexuses. The morphology of the ENP was revealed by a histochemical method for acetylcholinesterase in whole hearts of 21 humans and examined by stereoscopic, contact, and bright-field microscopy. According to criteria established to distinguish ganglionated subplexuses, they are epicardiac extensions of mediastinal nerves entering the heart through discrete sites of the heart hilum and proceeding separately into regions of innervation by seven pathways, on the courses of which epicardiac ganglia, as wide ganglionated fields, are plentifully located. It was established that topography of epicardiac subplexuses was consistent from heart to heart. In general, the human right atrium was innervated by two subplexuses, the left atrium by three, the right ventricle by one, and the left ventricle by three subplexuses. The highest density of epicardiac ganglia was identified near the heart hilum, especially on the dorsal and dorsolateral surfaces of the left atrium, where up to 50% of all cardiac ganglia were located. The number of epicardiac ganglia identified for the human hearts in this study ranged from 706 up to 1,560 and was not correlated with age in most heart regions. The human heart contained on average 836 +/- 76 epicardiac ganglia. The structural organization of ganglia and nerves within subplexuses was observed to vary considerably from heart to heart and in relation to age. The number of neurons identified for any epicardiac ganglion was significantly fewer in aged human compared with infants. By estimating the number of neurons within epicardiac ganglia and relating this to the number of ganglia in the human epicardium, it was calculated that approximately 43,000 intrinsic neurons might be present in the ENP in adult hearts and 94,000 neurons in young hearts (fetuses, neonates, and children). In conclusion, this study demonstrates the total ENP in humans using staining for acetylcholinesterase, and provides a morphological framework for an understanding of how intrinsic ganglia and nerves are structurally organized within the human heart.","author":[{"dropping-particle":"","family":"Pauza","given":"Dainius H.","non-dropping-particle":"","parse-names":false,"suffix":""},{"dropping-particle":"","family":"Skripka","given":"Valdas","non-dropping-particle":"","parse-names":false,"suffix":""},{"dropping-particle":"","family":"Pauziene","given":"Neringa","non-dropping-particle":"","parse-names":false,"suffix":""},{"dropping-particle":"","family":"Stropus","given":"Rimvydas","non-dropping-particle":"","parse-names":false,"suffix":""}],"container-title":"Anatomical Record","id":"ITEM-1","issue":"4","issued":{"date-parts":[["2000","8","1"]]},"page":"353-382","publisher":"John Wiley &amp; Sons, Ltd","title":"Morphology, distribution, and variability of the epicardiac neural ganglionated subplexuses in the human heart","type":"article-journal","volume":"259"},"uris":["http://www.mendeley.com/documents/?uuid=ea65e73a-1717-30a3-9d72-b8833bfcedb7"]}],"mendeley":{"formattedCitation":"(Pauza, Skripka, Pauziene, &amp; Stropus, 2000)","plainTextFormattedCitation":"(Pauza, Skripka, Pauziene, &amp; Stropus, 2000)","previouslyFormattedCitation":"(Pauza, Skripka, Pauziene, &amp; Stropus, 2000)"},"properties":{"noteIndex":0},"schema":"https://github.com/citation-style-language/schema/raw/master/csl-citation.json"}</w:instrText>
      </w:r>
      <w:r w:rsidR="000D6589">
        <w:fldChar w:fldCharType="separate"/>
      </w:r>
      <w:r w:rsidR="000D6589" w:rsidRPr="000D6589">
        <w:rPr>
          <w:noProof/>
        </w:rPr>
        <w:t>(</w:t>
      </w:r>
      <w:proofErr w:type="spellStart"/>
      <w:r w:rsidR="000D6589" w:rsidRPr="000D6589">
        <w:rPr>
          <w:noProof/>
        </w:rPr>
        <w:t>Pauza</w:t>
      </w:r>
      <w:proofErr w:type="spellEnd"/>
      <w:r w:rsidR="000D6589" w:rsidRPr="000D6589">
        <w:rPr>
          <w:noProof/>
        </w:rPr>
        <w:t>, Skripka, Pauziene, &amp; Stropus, 2000)</w:t>
      </w:r>
      <w:r w:rsidR="000D6589">
        <w:fldChar w:fldCharType="end"/>
      </w:r>
    </w:p>
    <w:p w14:paraId="03F9358F" w14:textId="77777777" w:rsidR="000D6589" w:rsidRDefault="000D6589" w:rsidP="000D6589">
      <w:pPr>
        <w:pStyle w:val="ListParagraph"/>
        <w:numPr>
          <w:ilvl w:val="3"/>
          <w:numId w:val="7"/>
        </w:numPr>
      </w:pPr>
      <w:r>
        <w:t>Arterial</w:t>
      </w:r>
    </w:p>
    <w:p w14:paraId="742DDBBA" w14:textId="72DF84DE" w:rsidR="000D6589" w:rsidRDefault="000D6589" w:rsidP="000D6589">
      <w:pPr>
        <w:pStyle w:val="ListParagraph"/>
        <w:numPr>
          <w:ilvl w:val="4"/>
          <w:numId w:val="7"/>
        </w:numPr>
      </w:pPr>
      <w:r>
        <w:t xml:space="preserve">Left coronary </w:t>
      </w:r>
      <w:proofErr w:type="spellStart"/>
      <w:r>
        <w:t>subplexus</w:t>
      </w:r>
      <w:proofErr w:type="spellEnd"/>
      <w:r>
        <w:t>: arterial hilum by the pulmonary trunk</w:t>
      </w:r>
    </w:p>
    <w:p w14:paraId="597E065C" w14:textId="5C4C9591" w:rsidR="000D6589" w:rsidRDefault="000D6589" w:rsidP="000D6589">
      <w:pPr>
        <w:pStyle w:val="ListParagraph"/>
        <w:numPr>
          <w:ilvl w:val="4"/>
          <w:numId w:val="7"/>
        </w:numPr>
      </w:pPr>
      <w:r>
        <w:t xml:space="preserve">Right coronary </w:t>
      </w:r>
      <w:proofErr w:type="spellStart"/>
      <w:r>
        <w:t>subplexus</w:t>
      </w:r>
      <w:proofErr w:type="spellEnd"/>
      <w:r>
        <w:t>: arterial hilum by the aorta</w:t>
      </w:r>
    </w:p>
    <w:p w14:paraId="0112B31F" w14:textId="6F71F1B8" w:rsidR="000D6589" w:rsidRDefault="000D6589" w:rsidP="000D6589">
      <w:pPr>
        <w:pStyle w:val="ListParagraph"/>
        <w:numPr>
          <w:ilvl w:val="3"/>
          <w:numId w:val="7"/>
        </w:numPr>
      </w:pPr>
      <w:r>
        <w:t>Venous</w:t>
      </w:r>
    </w:p>
    <w:p w14:paraId="015304B4" w14:textId="2AB10180" w:rsidR="000D6589" w:rsidRDefault="000D6589" w:rsidP="000D6589">
      <w:pPr>
        <w:pStyle w:val="ListParagraph"/>
        <w:numPr>
          <w:ilvl w:val="4"/>
          <w:numId w:val="7"/>
        </w:numPr>
      </w:pPr>
      <w:r>
        <w:t xml:space="preserve">Dorsal right atrial </w:t>
      </w:r>
      <w:proofErr w:type="spellStart"/>
      <w:r>
        <w:t>subplexus</w:t>
      </w:r>
      <w:proofErr w:type="spellEnd"/>
      <w:r>
        <w:t>: right caudal vein or SVC and supplies the SA node and dorsum of RA</w:t>
      </w:r>
    </w:p>
    <w:p w14:paraId="72A2DFE9" w14:textId="3D231DDF" w:rsidR="000D6589" w:rsidRDefault="000D6589" w:rsidP="000D6589">
      <w:pPr>
        <w:pStyle w:val="ListParagraph"/>
        <w:numPr>
          <w:ilvl w:val="4"/>
          <w:numId w:val="7"/>
        </w:numPr>
      </w:pPr>
      <w:r>
        <w:t xml:space="preserve">Middle dorsal </w:t>
      </w:r>
      <w:proofErr w:type="spellStart"/>
      <w:r>
        <w:t>subplexus</w:t>
      </w:r>
      <w:proofErr w:type="spellEnd"/>
      <w:r>
        <w:t>: branches from pulmonary veins into the coronary groove</w:t>
      </w:r>
    </w:p>
    <w:p w14:paraId="073DCEC1" w14:textId="3A6075B6" w:rsidR="000D6589" w:rsidRDefault="000D6589" w:rsidP="000D6589">
      <w:pPr>
        <w:pStyle w:val="ListParagraph"/>
        <w:numPr>
          <w:ilvl w:val="4"/>
          <w:numId w:val="7"/>
        </w:numPr>
      </w:pPr>
      <w:r>
        <w:t xml:space="preserve">Left dorsal </w:t>
      </w:r>
      <w:proofErr w:type="spellStart"/>
      <w:r>
        <w:t>subplexus</w:t>
      </w:r>
      <w:proofErr w:type="spellEnd"/>
      <w:r>
        <w:t>: terminates on dorsal left atrial and ventricular regions</w:t>
      </w:r>
    </w:p>
    <w:p w14:paraId="2190AC0C" w14:textId="57E796A3" w:rsidR="000D6589" w:rsidRDefault="000D6589" w:rsidP="000D6589">
      <w:pPr>
        <w:pStyle w:val="ListParagraph"/>
        <w:numPr>
          <w:ilvl w:val="4"/>
          <w:numId w:val="7"/>
        </w:numPr>
      </w:pPr>
      <w:r>
        <w:t xml:space="preserve">Ventral left atrial </w:t>
      </w:r>
      <w:proofErr w:type="spellStart"/>
      <w:r>
        <w:t>subplexus</w:t>
      </w:r>
      <w:proofErr w:type="spellEnd"/>
      <w:r>
        <w:t>: begins by the left pulmonary vein and joins the ventral left atrial region</w:t>
      </w:r>
    </w:p>
    <w:p w14:paraId="6A8ACB32" w14:textId="10A24E71" w:rsidR="000D6589" w:rsidRDefault="000D6589" w:rsidP="000D6589">
      <w:pPr>
        <w:pStyle w:val="ListParagraph"/>
        <w:numPr>
          <w:ilvl w:val="4"/>
          <w:numId w:val="7"/>
        </w:numPr>
      </w:pPr>
      <w:r>
        <w:t xml:space="preserve">Right ventral </w:t>
      </w:r>
      <w:proofErr w:type="spellStart"/>
      <w:r>
        <w:t>subplexus</w:t>
      </w:r>
      <w:proofErr w:type="spellEnd"/>
      <w:r>
        <w:t xml:space="preserve">: ventromedial aspect of the SVC to the </w:t>
      </w:r>
      <w:proofErr w:type="spellStart"/>
      <w:r>
        <w:t>ventrial</w:t>
      </w:r>
      <w:proofErr w:type="spellEnd"/>
      <w:r>
        <w:t xml:space="preserve"> right atrium</w:t>
      </w:r>
    </w:p>
    <w:p w14:paraId="49526592" w14:textId="5059A105" w:rsidR="007C21C3" w:rsidRDefault="007C21C3" w:rsidP="00284791">
      <w:pPr>
        <w:pStyle w:val="ListParagraph"/>
        <w:numPr>
          <w:ilvl w:val="2"/>
          <w:numId w:val="7"/>
        </w:numPr>
      </w:pPr>
      <w:r>
        <w:t xml:space="preserve">Majority of the GP neuronal bodies are on supraventricular tissues, </w:t>
      </w:r>
      <w:proofErr w:type="spellStart"/>
      <w:r>
        <w:t>laying</w:t>
      </w:r>
      <w:proofErr w:type="spellEnd"/>
      <w:r>
        <w:t xml:space="preserve"> flat on epicardial surface but also within fat pads on the heart hilum.</w:t>
      </w:r>
      <w:r>
        <w:fldChar w:fldCharType="begin" w:fldLock="1"/>
      </w:r>
      <w:r w:rsidR="00B85DFE">
        <w:instrText>ADDIN CSL_CITATION {"citationItems":[{"id":"ITEM-1","itemData":{"DOI":"10.1016/j.autneu.2016.08.006","ISSN":"18727484","abstract":"Heart disease is the number one cause of mortality in the developed world and it is well recognised that neural mechanisms are important in pathology. As well as peripheral autonomic nerves, there is a rich intrinsic innervation of the heart that includes cardiac ganglia, collectively termed ganglionic plexuses (GP). Understanding the role that the intrinsic cardiac nervous system (ICNS) play in controlling cardiac function and how it interacts with information between central command centers and its integration with sensory information from the myocardium could prove crucial for prophylactic and corrective treatments of heart disease. This article in the timely and important special issue on central and peripheral nervous control of the heart in Autonomic Neuroscience; Basic and Clinical will focus on the anatomical and physiological characteristics that define the ICNS.","author":[{"dropping-particle":"","family":"Wake","given":"Emily","non-dropping-particle":"","parse-names":false,"suffix":""},{"dropping-particle":"","family":"Brack","given":"Kieran","non-dropping-particle":"","parse-names":false,"suffix":""}],"container-title":"Autonomic Neuroscience: Basic and Clinical","id":"ITEM-1","issued":{"date-parts":[["2016"]]},"page":"3-16","title":"Characterization of the intrinsic cardiac nervous system","type":"article","volume":"199"},"uris":["http://www.mendeley.com/documents/?uuid=c31b47dc-6dbd-4f97-b68d-18eab96911e0"]}],"mendeley":{"formattedCitation":"(Wake &amp; Brack, 2016)","plainTextFormattedCitation":"(Wake &amp; Brack, 2016)","previouslyFormattedCitation":"(Wake &amp; Brack, 2016)"},"properties":{"noteIndex":0},"schema":"https://github.com/citation-style-language/schema/raw/master/csl-citation.json"}</w:instrText>
      </w:r>
      <w:r>
        <w:fldChar w:fldCharType="separate"/>
      </w:r>
      <w:r w:rsidRPr="007C21C3">
        <w:rPr>
          <w:noProof/>
        </w:rPr>
        <w:t>(Wake &amp; Brack, 2016)</w:t>
      </w:r>
      <w:r>
        <w:fldChar w:fldCharType="end"/>
      </w:r>
      <w:r>
        <w:t xml:space="preserve"> Most common locations include</w:t>
      </w:r>
      <w:r w:rsidR="000D6589">
        <w:t xml:space="preserve"> </w:t>
      </w:r>
      <w:r>
        <w:t>:</w:t>
      </w:r>
    </w:p>
    <w:p w14:paraId="264AF893" w14:textId="26FFF9A3" w:rsidR="007C21C3" w:rsidRDefault="007C21C3" w:rsidP="007C21C3">
      <w:pPr>
        <w:pStyle w:val="ListParagraph"/>
        <w:numPr>
          <w:ilvl w:val="3"/>
          <w:numId w:val="7"/>
        </w:numPr>
      </w:pPr>
      <w:r>
        <w:t>Dorsal atria surface</w:t>
      </w:r>
    </w:p>
    <w:p w14:paraId="4518AB1F" w14:textId="67BAB861" w:rsidR="007C21C3" w:rsidRDefault="007C21C3" w:rsidP="007C21C3">
      <w:pPr>
        <w:pStyle w:val="ListParagraph"/>
        <w:numPr>
          <w:ilvl w:val="3"/>
          <w:numId w:val="7"/>
        </w:numPr>
      </w:pPr>
      <w:r>
        <w:t>Base of aorta and pulmonary artery</w:t>
      </w:r>
    </w:p>
    <w:p w14:paraId="014046D8" w14:textId="38AE744A" w:rsidR="007C21C3" w:rsidRDefault="007C21C3" w:rsidP="007C21C3">
      <w:pPr>
        <w:pStyle w:val="ListParagraph"/>
        <w:numPr>
          <w:ilvl w:val="3"/>
          <w:numId w:val="7"/>
        </w:numPr>
      </w:pPr>
      <w:r>
        <w:t>Dorsal and ventral to pulmonary veins</w:t>
      </w:r>
    </w:p>
    <w:p w14:paraId="4ACA46F6" w14:textId="4E4172BE" w:rsidR="007C21C3" w:rsidRDefault="007C21C3" w:rsidP="007C21C3">
      <w:pPr>
        <w:pStyle w:val="ListParagraph"/>
        <w:numPr>
          <w:ilvl w:val="3"/>
          <w:numId w:val="7"/>
        </w:numPr>
      </w:pPr>
      <w:r>
        <w:t>Anterior ventricular surface</w:t>
      </w:r>
      <w:r w:rsidRPr="007C21C3">
        <w:t xml:space="preserve"> </w:t>
      </w:r>
    </w:p>
    <w:p w14:paraId="6F16B75B" w14:textId="77777777" w:rsidR="00113FE3" w:rsidRDefault="00113FE3" w:rsidP="00113FE3">
      <w:pPr>
        <w:pStyle w:val="ListParagraph"/>
        <w:numPr>
          <w:ilvl w:val="2"/>
          <w:numId w:val="7"/>
        </w:numPr>
      </w:pPr>
      <w:r>
        <w:t xml:space="preserve">The inferior wall of the left ventricle has a higher proportion of vagal afferent neurons, such that inferior ischemia, usually from the RCA system, leads to a cardioinhibitory pattern and subsequent sinus bradycardia. </w:t>
      </w:r>
      <w:r>
        <w:fldChar w:fldCharType="begin" w:fldLock="1"/>
      </w:r>
      <w:r>
        <w:instrText>ADDIN CSL_CITATION {"citationItems":[{"id":"ITEM-1","itemData":{"DOI":"10.1152/ajpheart.1978.235.2.H188","ISBN":"0002-9513 (Print) 0002-9513 (Linking)","ISSN":"03636135","PMID":"686186","abstract":"The purpose of this study was to determine the relative magnitudes of the reflex effects mediated by sensory endings in the left ventricle activated by intracoronary injection of nicotine or veratridine into left anterior descending (LAD) or circumflex (Cx) coronary arteries in the dog. Injection of nicotine or veratridine into the Cx consistently resulted in larger decreases in heart rate, arterial pressure, and in gracilis perfusion pressure than were observed following injection of the same dose into the LAD. Vagotomy abolished the cardioinhibitory and vasodepressor responses to intracoronary nicotine or veratridine. The weight of left ventricle perfused by LAD or Cx was not different (43.5 +/- 1.65 and 44.5 +/- 2.2 g, respectively. These data indicate that chemical activation of sensory endings with vagal afferents in the inferoposterior left ventricle of the dog results in larger cardionhibitor and vasodepressor responses than result from activation of respects in the anterior left ventricle. Further, these data provide strong evidence that these sensory endings which are chemically activated are preferentially distributed to the inferoposterior left ventricle.","author":[{"dropping-particle":"","family":"Walker","given":"J. L.","non-dropping-particle":"","parse-names":false,"suffix":""},{"dropping-particle":"","family":"Thames","given":"M. D.","non-dropping-particle":"","parse-names":false,"suffix":""},{"dropping-particle":"","family":"Abboud","given":"F. M.","non-dropping-particle":"","parse-names":false,"suffix":""},{"dropping-particle":"","family":"Mark","given":"A. L.","non-dropping-particle":"","parse-names":false,"suffix":""},{"dropping-particle":"","family":"Kloppenstein","given":"H S","non-dropping-particle":"","parse-names":false,"suffix":""}],"container-title":"American Journal of Physiology","id":"ITEM-1","issue":"2","issued":{"date-parts":[["1978","8"]]},"page":"H188-H192","title":"Preferential distribution of inhibitory cardiac receptors in the left ventricle of the dog","type":"article-journal","volume":"235"},"uris":["http://www.mendeley.com/documents/?uuid=4a0663ec-64af-3958-8d05-ca85fe54fb08"]}],"mendeley":{"formattedCitation":"(Walker, Thames, Abboud, Mark, &amp; Kloppenstein, 1978)","plainTextFormattedCitation":"(Walker, Thames, Abboud, Mark, &amp; Kloppenstein, 1978)","previouslyFormattedCitation":"(Walker, Thames, Abboud, Mark, &amp; Kloppenstein, 1978)"},"properties":{"noteIndex":0},"schema":"https://github.com/citation-style-language/schema/raw/master/csl-citation.json"}</w:instrText>
      </w:r>
      <w:r>
        <w:fldChar w:fldCharType="separate"/>
      </w:r>
      <w:r w:rsidRPr="00CE6D36">
        <w:rPr>
          <w:noProof/>
        </w:rPr>
        <w:t>(Walker, Thames, Abboud, Mark, &amp; Kloppenstein, 1978)</w:t>
      </w:r>
      <w:r>
        <w:fldChar w:fldCharType="end"/>
      </w:r>
      <w:r>
        <w:t xml:space="preserve"> In humans, imaging shows a consistent pattern of increased vagal innervation of the inferior wall, based on MIBG uptake in the myocardium. </w:t>
      </w:r>
      <w:r>
        <w:fldChar w:fldCharType="begin" w:fldLock="1"/>
      </w:r>
      <w:r>
        <w:instrText>ADDIN CSL_CITATION {"citationItems":[{"id":"ITEM-1","itemData":{"ISSN":"0161-5505","PMID":"8998149","abstract":"UNLABELLED We studied the relationship between myocardial [123I]metaiodobenzylguanidine (MIBG) uptake and autonomic nerve activity in normal subjects. METHODS MIBG scintigraphy and power spectral analysis (PSA) of heart rate variability were performed simultaneously in 15 normal subjects. Anterior planar images and SPECT images were taken at five and two points after the injection of [123I]MIBG, respectively. In 10 of 15 subjects, 201TI myocardial SPECT was performed immediately after MIBG scintigraphy. RESULTS The heart/upper mediastinum MIBG uptake ratio in the planar image obtained at 240 min (r = 0.64, p &lt; 0.01) and the washout rate of MIBG in the heart between 15 min and 240 min (r = 0.51, p &lt; 0.05) showed significant correlation with the percentage of low frequency component of PSA (percent LF), an index of sympathetic nerve activity. Regional MIBG uptake in the inferior wall normalized by individual maximal uptake among all pixels was significantly correlated with the high frequency component of PSA, an index of parasympathetic nerve activity (r = -0.58, p &lt; 0.05) and with mean R-R interval in a resting ECG (r = -0.82, p &lt; 0.001) but did not correlate with percent LF, percent uptake of 201TI in the inferior wall or the liver/heart uptake ratio. CONCLUSION These results indicate that myocardial MIBG uptake correlates with sympathetic nerve activity in normal subjects. Our data indicate that heterogeneous MIBG distribution in the left ventricle is a physiologic rather than artifactual phenomenon and may be related to vagal tone rather than sympathetic nerve activity.","author":[{"dropping-particle":"","family":"Morozumi","given":"Takakazu","non-dropping-particle":"","parse-names":false,"suffix":""},{"dropping-particle":"","family":"Kusuoka","given":"Hideo","non-dropping-particle":"","parse-names":false,"suffix":""},{"dropping-particle":"","family":"Fukuchi","given":"Kazuki","non-dropping-particle":"","parse-names":false,"suffix":""},{"dropping-particle":"","family":"Tani","given":"Akihiro","non-dropping-particle":"","parse-names":false,"suffix":""},{"dropping-particle":"","family":"Uehara","given":"Toshiisa","non-dropping-particle":"","parse-names":false,"suffix":""},{"dropping-particle":"","family":"Matsuda","given":"Shin","non-dropping-particle":"","parse-names":false,"suffix":""},{"dropping-particle":"","family":"Tsujimura","given":"Eiichiro","non-dropping-particle":"","parse-names":false,"suffix":""},{"dropping-particle":"","family":"Ito","given":"Y","non-dropping-particle":"","parse-names":false,"suffix":""},{"dropping-particle":"","family":"Hori","given":"M","non-dropping-particle":"","parse-names":false,"suffix":""},{"dropping-particle":"","family":"Kamada","given":"T","non-dropping-particle":"","parse-names":false,"suffix":""},{"dropping-particle":"","family":"Nishimura","given":"T","non-dropping-particle":"","parse-names":false,"suffix":""}],"container-title":"Journal of nuclear medicine : official publication, Society of Nuclear Medicine","id":"ITEM-1","issue":"1","issued":{"date-parts":[["1997","1"]]},"page":"49-52","title":"Myocardial iodine-123-metaiodobenzylguanidine images and autonomic nerve activity in normal subjects.","type":"article-journal","volume":"38"},"uris":["http://www.mendeley.com/documents/?uuid=770de03a-85c7-4070-9dfc-774b110c2d10"]}],"mendeley":{"formattedCitation":"(Morozumi et al., 1997)","plainTextFormattedCitation":"(Morozumi et al., 1997)","previouslyFormattedCitation":"(Morozumi et al., 1997)"},"properties":{"noteIndex":0},"schema":"https://github.com/citation-style-language/schema/raw/master/csl-citation.json"}</w:instrText>
      </w:r>
      <w:r>
        <w:fldChar w:fldCharType="separate"/>
      </w:r>
      <w:r w:rsidRPr="00EE1A2A">
        <w:rPr>
          <w:noProof/>
        </w:rPr>
        <w:t>(Morozumi et al., 1997)</w:t>
      </w:r>
      <w:r>
        <w:fldChar w:fldCharType="end"/>
      </w:r>
    </w:p>
    <w:p w14:paraId="3FDBD211" w14:textId="2A50D578" w:rsidR="00113FE3" w:rsidRDefault="00113FE3" w:rsidP="00113FE3">
      <w:pPr>
        <w:pStyle w:val="ListParagraph"/>
        <w:numPr>
          <w:ilvl w:val="2"/>
          <w:numId w:val="7"/>
        </w:numPr>
      </w:pPr>
      <w:r>
        <w:t xml:space="preserve">Sympathetic nerves travel along major coronary arteries as a plexus, and decrease in proportion to vessel size to 2 single fibers at level of arterioles. </w:t>
      </w:r>
      <w:r>
        <w:fldChar w:fldCharType="begin" w:fldLock="1"/>
      </w:r>
      <w:r>
        <w:instrText>ADDIN CSL_CITATION {"citationItems":[{"id":"ITEM-1","itemData":{"ISSN":"0001-5180","PMID":"619505","abstract":"The monoaminergic innervation of the coronary vessels and myocardium in the dog was studied by means of the histochemical fluorescence method. The distribution of monoaminergic terminals in the arterial wall depends on the diameter of the artery. In large arteries, the terminals are regularly distributed around the entire circumference, the fibres being situated between the elastic lamellae of the adventitia. The terminals within the media could not be detected. In small arteries, the sympathetic ground plexus aggregates in two parallel strands, the artery being between them. In arterioles, two thick fibres only accompany the vellel. The myocardium is innervated by means of a three-dimensional sympathetic ground plexus distributed between the myocardial cells independently of vessels. No difference in density of innervation was found between the right and left heart. The point-counting method, on the other hand, has revealed that the density of innervation in the left auricle is nearly twice as dense as in the left ventricle. The terminals innervating the myocardium are markedly thinner than the fibres innervating the arteries. Two-dimensional plexuses innervate the epicardium, endocardium and valves.","author":[{"dropping-particle":"","family":"Dolezel","given":"S","non-dropping-particle":"","parse-names":false,"suffix":""},{"dropping-particle":"","family":"Gerová","given":"M","non-dropping-particle":"","parse-names":false,"suffix":""},{"dropping-particle":"","family":"Gero","given":"J","non-dropping-particle":"","parse-names":false,"suffix":""},{"dropping-particle":"","family":"Sládek","given":"T","non-dropping-particle":"","parse-names":false,"suffix":""},{"dropping-particle":"","family":"Vasku","given":"J","non-dropping-particle":"","parse-names":false,"suffix":""}],"container-title":"Acta anatomica","id":"ITEM-1","issue":"3","issued":{"date-parts":[["1978"]]},"page":"306-16","title":"Adrenergic innervation of the coronary arteries and the myocardium.","type":"article-journal","volume":"100"},"uris":["http://www.mendeley.com/documents/?uuid=65db7a37-e230-313d-b1fb-5f0f6a6a0ab3"]}],"mendeley":{"formattedCitation":"(Dolezel, Gerová, Gero, Sládek, &amp; Vasku, 1978)","plainTextFormattedCitation":"(Dolezel, Gerová, Gero, Sládek, &amp; Vasku, 1978)","previouslyFormattedCitation":"(Dolezel, Gerová, Gero, Sládek, &amp; Vasku, 1978)"},"properties":{"noteIndex":0},"schema":"https://github.com/citation-style-language/schema/raw/master/csl-citation.json"}</w:instrText>
      </w:r>
      <w:r>
        <w:fldChar w:fldCharType="separate"/>
      </w:r>
      <w:r w:rsidRPr="00D801B9">
        <w:rPr>
          <w:noProof/>
        </w:rPr>
        <w:t>(Dolezel, Gerová, Gero, Sládek, &amp; Vasku, 1978)</w:t>
      </w:r>
      <w:r>
        <w:fldChar w:fldCharType="end"/>
      </w:r>
    </w:p>
    <w:p w14:paraId="315F487E" w14:textId="153EE82F" w:rsidR="001162B2" w:rsidRDefault="001162B2" w:rsidP="001162B2">
      <w:pPr>
        <w:pStyle w:val="ListParagraph"/>
        <w:numPr>
          <w:ilvl w:val="1"/>
          <w:numId w:val="7"/>
        </w:numPr>
      </w:pPr>
      <w:r>
        <w:t>Sinoatrial and atrioventricular nodes</w:t>
      </w:r>
    </w:p>
    <w:p w14:paraId="295E0581" w14:textId="643FED4B" w:rsidR="001162B2" w:rsidRDefault="001162B2" w:rsidP="001162B2">
      <w:pPr>
        <w:pStyle w:val="ListParagraph"/>
        <w:numPr>
          <w:ilvl w:val="2"/>
          <w:numId w:val="7"/>
        </w:numPr>
      </w:pPr>
      <w:r>
        <w:t>Increased sympathetic efferent firing leads to increase in sinus rate and shortens AV nodal conduction. Also it shortens action potential duration (APD) and reduced transmural dispersion of repolarization.</w:t>
      </w:r>
      <w:r>
        <w:fldChar w:fldCharType="begin" w:fldLock="1"/>
      </w:r>
      <w:r w:rsidR="00A84F15">
        <w:instrText>ADDIN CSL_CITATION {"citationItems":[{"id":"ITEM-1","itemData":{"DOI":"10.1016/j.yjmcc.2011.04.010","ISSN":"00222828","abstract":"Despite promising results in clinical trials conducted to date, little is known about how cardiac contractile modulation (CCM) mediated inotropic enhancement occurs and how CCM affects the electrophysiological characteristics of the heart. The aims of the present study were to 1) investigate how the stimulation parameters of the CCM signal and the location of stimulus delivery influence the contractile response, 2) characterise the effect of CCM on ventricular electrophysiology, and 3) investigate the potential physiological mechanisms underlying these acute inotropic and electrophysiological effects. Experiments were conducted in isolated rabbit hearts with simultaneous measurement of ventricular contractility and monophasic action potential duration (MAPD). Biphasic square wave pulses were applied to the left ventricle, timed to coincide with the absolute refractory period. CCM mediated responses were assessed over a range of signal amplitudes (2-30. mA), durations (2-15. ms) and delays from the activation of the locally recorded monophasic action potential (0-30. ms). Responses were assessed during Perfusion With The β1-adrenoceptor antagonist metoprolol (1.8 μM) and HMR 1556 (500. nM), an inhibitor of the slow delayed rectifying potassium current. Norepinephrine content was collected and assessed by ELISA from samples of coronary effluent collected during CCM. CCM induced a significant increase in left ventricular pressure (LVP) in a manner dependent upon the amplitude and duration of the CCM signal but independent of the delay of the stimulus within the action potential plateau and was associated with an increase in norepinephrine in coronary effluent (Mean: 46 ± 9. pg/ml). CCM promoted a shortening of MAPD-90% close to the site of stimulation (-19 ± 3%) but had no effect on those recorded at distant sites (0 ± 1%). The increase in LVP (4.7 ± 1.8 vs. 0.7 ± 0.9%, P&lt; 0.01) and shortening of local MAPD-90% (-15 ± 3 vs. 1 ± 1%, P&lt; 0.01) was abolished with metoprolol. Perfusion with HMR 1556 caused a significant inhibition of local MAPD shortening (-27 ± 2 vs. -21 ± 3. ms, P&lt; 0.05). CCM is associated with a shortening of ventricular MAPD in a manner dependent upon β-adrenoceptor stimulation resulting from catecholamine release, a finding which may be of clinical significance in regard to the development of malignant ventricular arrhythmias. This article is part of a Special Issue entitled Possible Editorial. © 2011 Elsevier Ltd.","author":[{"dropping-particle":"","family":"Winter","given":"James","non-dropping-particle":"","parse-names":false,"suffix":""},{"dropping-particle":"","family":"Brack","given":"Kieran E","non-dropping-particle":"","parse-names":false,"suffix":""},{"dropping-particle":"","family":"Ng","given":"G André","non-dropping-particle":"","parse-names":false,"suffix":""}],"container-title":"Journal of Molecular and Cellular Cardiology","id":"ITEM-1","issue":"2","issued":{"date-parts":[["2011"]]},"page":"252-262","title":"The acute inotropic effects of cardiac contractility modulation (CCM) are associated with action potential duration shortening and mediated by β1-adrenoceptor signalling","type":"article-journal","volume":"51"},"uris":["http://www.mendeley.com/documents/?uuid=aa7f30ea-380f-3e3a-b566-3343aecc413e"]},{"id":"ITEM-2","itemData":{"DOI":"10.1016/j.autneu.2011.08.004","ISSN":"15660702","abstract":"The heart receives both a left and right sympathetic innervation. Currently there is no description of an in vitro whole heart preparation for comparing the influence of each sympathetic supply on cardiac function. The aim was to establish the viability of using an in vitro model to investigate the effects of left and right sympathetic chain stimulation (LSS/RSS). For this purpose the upper sympathetic chain on each side was isolated and bipolar stimulating electrodes were attached between T2-T3 and electrically insulated from surrounding tissue in a Langendorff innervated rabbit heart preparation (n = 8). Heart rate (HR) was investigated during sinus rhythm, whilst dromotropic, inotropic and ventricular electrophysiological effects were measured during constant pacing (250. bpm). All responses exhibited linear increases with increases in stimulation frequency (2-10. Hz). The change in HR was larger during RSS than LSS (P. &lt;. 0.01), increasing by 78. ±. 9. bpm and 49. ±. 8. bpm respectively (10. Hz, baseline; 145. ±. 7. bpm). Left ventricular pressure was increased from a baseline of 50. ±. 4. mm. Hg, by 22. ±. 5. mm. Hg (LSS, 10. Hz) and 4. ±. 1. mm. Hg (RSS, 10. Hz) respectively (P. &lt;. 0.001). LSS, but not RSS, caused a shortening of basal and apical monophasic action potential duration (MAPD90). We demonstrate that RSS exerts a greater effect at the sinoatrial node and LSS at the left ventricle. The study confirms previous experiments on dogs and cats, provides quantitative data on the comparative influence of right and left sympathetic nerves and demonstrates the feasibility of isolating and stimulating the ipsilateral cardiac sympathetic supply in an in vitro innervated rabbit heart preparation. © 2011 Elsevier B.V.","author":[{"dropping-particle":"","family":"Winter","given":"James","non-dropping-particle":"","parse-names":false,"suffix":""},{"dropping-particle":"","family":"Tanko","given":"Abdul Samed","non-dropping-particle":"","parse-names":false,"suffix":""},{"dropping-particle":"","family":"Brack","given":"Kieran E","non-dropping-particle":"","parse-names":false,"suffix":""},{"dropping-particle":"","family":"Coote","given":"John H","non-dropping-particle":"","parse-names":false,"suffix":""},{"dropping-particle":"","family":"Ng","given":"G André","non-dropping-particle":"","parse-names":false,"suffix":""}],"container-title":"Autonomic Neuroscience: Basic and Clinical","id":"ITEM-2","issue":"1-2","issued":{"date-parts":[["2012"]]},"page":"4-14","title":"Differential cardiac responses to unilateral sympathetic nerve stimulation in the isolated innervated rabbit heart","type":"article-journal","volume":"166"},"uris":["http://www.mendeley.com/documents/?uuid=4b9da5c8-6980-3094-8da9-16229a7f3643"]}],"mendeley":{"formattedCitation":"(Winter, Brack, &amp; Ng, 2011; Winter et al., 2012)","plainTextFormattedCitation":"(Winter, Brack, &amp; Ng, 2011; Winter et al., 2012)","previouslyFormattedCitation":"(Winter, Brack, &amp; Ng, 2011; Winter et al., 2012)"},"properties":{"noteIndex":0},"schema":"https://github.com/citation-style-language/schema/raw/master/csl-citation.json"}</w:instrText>
      </w:r>
      <w:r>
        <w:fldChar w:fldCharType="separate"/>
      </w:r>
      <w:r w:rsidR="00B85DFE" w:rsidRPr="00B85DFE">
        <w:rPr>
          <w:noProof/>
        </w:rPr>
        <w:t>(Winter, Brack, &amp; Ng, 2011; Winter et al., 2012)</w:t>
      </w:r>
      <w:r>
        <w:fldChar w:fldCharType="end"/>
      </w:r>
    </w:p>
    <w:p w14:paraId="375ECCCC" w14:textId="77777777" w:rsidR="00957356" w:rsidRDefault="00957356" w:rsidP="00957356">
      <w:pPr>
        <w:pStyle w:val="ListParagraph"/>
        <w:widowControl w:val="0"/>
        <w:numPr>
          <w:ilvl w:val="1"/>
          <w:numId w:val="7"/>
        </w:numPr>
        <w:autoSpaceDE w:val="0"/>
        <w:autoSpaceDN w:val="0"/>
        <w:adjustRightInd w:val="0"/>
      </w:pPr>
      <w:r>
        <w:t>Efferent</w:t>
      </w:r>
    </w:p>
    <w:p w14:paraId="4AE39031" w14:textId="77777777" w:rsidR="00957356" w:rsidRDefault="00957356" w:rsidP="00957356">
      <w:pPr>
        <w:pStyle w:val="ListParagraph"/>
        <w:widowControl w:val="0"/>
        <w:numPr>
          <w:ilvl w:val="2"/>
          <w:numId w:val="7"/>
        </w:numPr>
        <w:autoSpaceDE w:val="0"/>
        <w:autoSpaceDN w:val="0"/>
        <w:adjustRightInd w:val="0"/>
      </w:pPr>
      <w:r>
        <w:t xml:space="preserve">Postganglionic neurons are found in ganglionated plexuses (GPs) that are on epicardium, are location for the interaction between sympathetic and parasympathetic fibers as well as interneurons. </w:t>
      </w:r>
      <w:proofErr w:type="spellStart"/>
      <w:r>
        <w:t>Epicardiac</w:t>
      </w:r>
      <w:proofErr w:type="spellEnd"/>
      <w:r>
        <w:t xml:space="preserve"> GPs are consistent from heart to heart in humans.</w:t>
      </w:r>
    </w:p>
    <w:p w14:paraId="171F78BA" w14:textId="33064124" w:rsidR="00957356" w:rsidRDefault="00957356" w:rsidP="00957356">
      <w:pPr>
        <w:pStyle w:val="ListParagraph"/>
        <w:widowControl w:val="0"/>
        <w:numPr>
          <w:ilvl w:val="2"/>
          <w:numId w:val="7"/>
        </w:numPr>
        <w:autoSpaceDE w:val="0"/>
        <w:autoSpaceDN w:val="0"/>
        <w:adjustRightInd w:val="0"/>
      </w:pPr>
      <w:r>
        <w:t xml:space="preserve">Generally, RA is innervated by 2 GPs, the LA by 3, the RV by 1, and the LV by 3. Highest density if GPs are near the hilum of the heart, mainly dorsal surface of the LA (contain up to </w:t>
      </w:r>
      <w:r>
        <w:lastRenderedPageBreak/>
        <w:t xml:space="preserve">50% of cardiac ganglia). </w:t>
      </w:r>
      <w:r>
        <w:fldChar w:fldCharType="begin" w:fldLock="1"/>
      </w:r>
      <w:r w:rsidR="00A84F15">
        <w:instrText>ADDIN CSL_CITATION {"citationItems":[{"id":"ITEM-1","itemData":{"DOI":"10.1002/1097-0185(20000801)259:4&lt;353::AID-AR10&gt;3.0.CO;2-R","ISSN":"0003276X","abstract":"Concomitant with the development of surgical treatment of cardiac arrythmias and management of myocardial ischemia, there is renewed interest in morphology of the intrinsic cardiac nervous system. In this study, we analyze the topography and structure of the human epicardiac neural plexus (ENP) as a system of seven ganglionated subplexuses. The morphology of the ENP was revealed by a histochemical method for acetylcholinesterase in whole hearts of 21 humans and examined by stereoscopic, contact, and bright-field microscopy. According to criteria established to distinguish ganglionated subplexuses, they are epicardiac extensions of mediastinal nerves entering the heart through discrete sites of the heart hilum and proceeding separately into regions of innervation by seven pathways, on the courses of which epicardiac ganglia, as wide ganglionated fields, are plentifully located. It was established that topography of epicardiac subplexuses was consistent from heart to heart. In general, the human right atrium was innervated by two subplexuses, the left atrium by three, the right ventricle by one, and the left ventricle by three subplexuses. The highest density of epicardiac ganglia was identified near the heart hilum, especially on the dorsal and dorsolateral surfaces of the left atrium, where up to 50% of all cardiac ganglia were located. The number of epicardiac ganglia identified for the human hearts in this study ranged from 706 up to 1,560 and was not correlated with age in most heart regions. The human heart contained on average 836 +/- 76 epicardiac ganglia. The structural organization of ganglia and nerves within subplexuses was observed to vary considerably from heart to heart and in relation to age. The number of neurons identified for any epicardiac ganglion was significantly fewer in aged human compared with infants. By estimating the number of neurons within epicardiac ganglia and relating this to the number of ganglia in the human epicardium, it was calculated that approximately 43,000 intrinsic neurons might be present in the ENP in adult hearts and 94,000 neurons in young hearts (fetuses, neonates, and children). In conclusion, this study demonstrates the total ENP in humans using staining for acetylcholinesterase, and provides a morphological framework for an understanding of how intrinsic ganglia and nerves are structurally organized within the human heart.","author":[{"dropping-particle":"","family":"Pauza","given":"Dainius H.","non-dropping-particle":"","parse-names":false,"suffix":""},{"dropping-particle":"","family":"Skripka","given":"Valdas","non-dropping-particle":"","parse-names":false,"suffix":""},{"dropping-particle":"","family":"Pauziene","given":"Neringa","non-dropping-particle":"","parse-names":false,"suffix":""},{"dropping-particle":"","family":"Stropus","given":"Rimvydas","non-dropping-particle":"","parse-names":false,"suffix":""}],"container-title":"Anatomical Record","id":"ITEM-1","issue":"4","issued":{"date-parts":[["2000","8","1"]]},"page":"353-382","publisher":"John Wiley &amp; Sons, Ltd","title":"Morphology, distribution, and variability of the epicardiac neural ganglionated subplexuses in the human heart","type":"article-journal","volume":"259"},"uris":["http://www.mendeley.com/documents/?uuid=ea65e73a-1717-30a3-9d72-b8833bfcedb7"]}],"mendeley":{"formattedCitation":"(Pauza et al., 2000)","plainTextFormattedCitation":"(Pauza et al., 2000)","previouslyFormattedCitation":"(Pauza et al., 2000)"},"properties":{"noteIndex":0},"schema":"https://github.com/citation-style-language/schema/raw/master/csl-citation.json"}</w:instrText>
      </w:r>
      <w:r>
        <w:fldChar w:fldCharType="separate"/>
      </w:r>
      <w:r w:rsidR="00B85DFE" w:rsidRPr="00B85DFE">
        <w:rPr>
          <w:noProof/>
        </w:rPr>
        <w:t>(Pauza et al., 2000)</w:t>
      </w:r>
      <w:r>
        <w:fldChar w:fldCharType="end"/>
      </w:r>
    </w:p>
    <w:p w14:paraId="2D6731A4" w14:textId="7CF9F9E4" w:rsidR="00957356" w:rsidRDefault="00957356" w:rsidP="00957356">
      <w:pPr>
        <w:pStyle w:val="ListParagraph"/>
        <w:numPr>
          <w:ilvl w:val="2"/>
          <w:numId w:val="7"/>
        </w:numPr>
      </w:pPr>
      <w:r w:rsidRPr="00107F20">
        <w:t>Ventricular sympathetic innervations is characterized by a gradient from base to apex, with highest NE concentration in apex.</w:t>
      </w:r>
      <w:r>
        <w:t xml:space="preserve"> </w:t>
      </w:r>
      <w:r w:rsidRPr="00107F20">
        <w:fldChar w:fldCharType="begin" w:fldLock="1"/>
      </w:r>
      <w:r w:rsidR="00A84F15">
        <w:instrText>ADDIN CSL_CITATION {"citationItems":[{"id":"ITEM-1","itemData":{"ISSN":"0022-2143","PMID":"4020248","abstract":"We report myocardial catecholamine levels in primate ventricles assayed by high-pressure liquid chromatography with electrochemical detection. The norepinephrine content of the left ventricles of 11 monkeys (four rhesus and seven cynomolgus) was 1391 +/- 362 ng/gm (+/-SD) with a definite gradient from base (highest) to apex (lowest concentration). Dopamine and epinephrine were present in much lower concentrations (51.8 +/- 24.5 ng/gm and 59.2 +/- 20.0 ng/gm, respectively), but were similarly distributed throughout the left ventricle. There was considerable variation in norepinephrine concentration between animals, but the dopamine/norepinephrine ratio was very consistent within a given animal, averaging 3.7% +/- 1.4%. These values are probably indicative of what normal concentrations of catecholamines are likely to be in humans, and provide a basis for interpretation of results obtained in disease studies.","author":[{"dropping-particle":"","family":"Pierpont","given":"G L","non-dropping-particle":"","parse-names":false,"suffix":""},{"dropping-particle":"","family":"DeMaster","given":"E G","non-dropping-particle":"","parse-names":false,"suffix":""},{"dropping-particle":"","family":"Reynolds","given":"S","non-dropping-particle":"","parse-names":false,"suffix":""},{"dropping-particle":"","family":"Pederson","given":"J","non-dropping-particle":"","parse-names":false,"suffix":""},{"dropping-particle":"","family":"Cohn","given":"J N","non-dropping-particle":"","parse-names":false,"suffix":""}],"container-title":"The Journal of laboratory and clinical medicine","id":"ITEM-1","issue":"2","issued":{"date-parts":[["1985","8"]]},"page":"205-10","title":"Ventricular myocardial catecholamines in primates.","type":"article-journal","volume":"106"},"uris":["http://www.mendeley.com/documents/?uuid=45fc7ed5-f7ab-3e58-a4e2-3d6f8893b1c0"]}],"mendeley":{"formattedCitation":"(Pierpont et al., 1985)","plainTextFormattedCitation":"(Pierpont et al., 1985)","previouslyFormattedCitation":"(Pierpont et al., 1985)"},"properties":{"noteIndex":0},"schema":"https://github.com/citation-style-language/schema/raw/master/csl-citation.json"}</w:instrText>
      </w:r>
      <w:r w:rsidRPr="00107F20">
        <w:fldChar w:fldCharType="separate"/>
      </w:r>
      <w:r w:rsidR="00B85DFE" w:rsidRPr="00B85DFE">
        <w:rPr>
          <w:noProof/>
        </w:rPr>
        <w:t>(Pierpont et al., 1985)</w:t>
      </w:r>
      <w:r w:rsidRPr="00107F20">
        <w:fldChar w:fldCharType="end"/>
      </w:r>
    </w:p>
    <w:p w14:paraId="6AE831A6" w14:textId="02AD2FD7" w:rsidR="00957356" w:rsidRDefault="00957356" w:rsidP="00957356">
      <w:pPr>
        <w:pStyle w:val="ListParagraph"/>
        <w:numPr>
          <w:ilvl w:val="2"/>
          <w:numId w:val="7"/>
        </w:numPr>
      </w:pPr>
      <w:r>
        <w:t xml:space="preserve">Innervation is seen through all 4 chambers and endocardial/myocardial/epicardial layers, highest density in epicardium and decreasing to endocardium. Cholinergic nerves have a right-to-left density gradient in the endocardium only. Adrenergic nerves mainly found in atrial GP, also had right-to-left gradient only in endocardium. Epicardial tissue had ventricular-to-atrial gradient of adrenergic nerves. </w:t>
      </w:r>
      <w:r>
        <w:fldChar w:fldCharType="begin" w:fldLock="1"/>
      </w:r>
      <w:r>
        <w:instrText>ADDIN CSL_CITATION {"citationItems":[{"id":"ITEM-1","itemData":{"DOI":"10.1046/j.1469-7580.1999.19530359.x","ISSN":"0021-8782","PMID":"10580851","abstract":"The immunological problems of pig hearts supporting life in human recipients have potentially been solved by transgenic technology. Nevertheless, other problems still remain. Autonomic innervation is important for the control of cardiac dynamics and there is evidence suggesting that some neurons remain intact after transplantation. Previous studies in the human heart have established regional differences in both general autonomic innervation and in its component neural subpopulations. Such studies are lacking in the pig heart. Quantitative immunohistochemical and histochemical techniques were used to demonstrate the pattern of innervation in pig hearts (Sus scrofa). Gradients of immunoreactivity for the general neural marker protein gene product 9.5 were observed both within and between the endocardial, myocardial and epicardial plexuses throughout the 4 cardiac chambers. An extensive ganglionated plexus was observed in the epicardial tissues and, to a lesser extent, in the myocardial tissues. The predominant neural subpopulation displayed acetylcholinesterase activity, throughout the endocardium, myocardium and epicardium. These nerves showed a right to left gradient in density in the endocardial plexus, which was not observed in either the myocardial or epicardial plexuses. A large proportion of nerves in the ganglionated plexus of the atrial epicardial tissues displayed AChE activity, together with their cell bodies. Tyrosine hydroxylase (TH)-immunoreactive nerves were the next most prominent subpopulation throughout the heart. TH-immunoreactive cell bodies were observed in the atrial ganglionated plexuses. Endocardial TH- and NPY-immunoreactive nerves also displayed a right to left gradient in density, whereas in the epicardial tissues they showed a ventricular to atrial gradient. Calcitonin gene-related peptide (CGRP)-immunoreactive nerves were the most abundant peptide-containing subpopulation after those possessing NPY immunoreactivity. They were most abundant in the epicardial tissues of the ventricles. Several important differences were observed between the innervation of the pig heart compared with the human heart. These differences may have implications for the function of donor transgenic pig hearts within human recipients.","author":[{"dropping-particle":"","family":"Crick","given":"S J","non-dropping-particle":"","parse-names":false,"suffix":""},{"dropping-particle":"","family":"Anderson","given":"R H","non-dropping-particle":"","parse-names":false,"suffix":""},{"dropping-particle":"","family":"Ho","given":"S Y","non-dropping-particle":"","parse-names":false,"suffix":""},{"dropping-particle":"","family":"Sheppard","given":"M N","non-dropping-particle":"","parse-names":false,"suffix":""}],"container-title":"Journal of anatomy","id":"ITEM-1","issue":"3","issued":{"date-parts":[["1999","10"]]},"page":"359-73","title":"Localisation and quantitation of autonomic innervation in the porcine heart II: endocardium, myocardium and epicardium.","type":"article-journal","volume":"195 ( Pt 3"},"uris":["http://www.mendeley.com/documents/?uuid=c3d7d82e-db65-31a3-b333-e5f679cb4ce3"]}],"mendeley":{"formattedCitation":"(Crick, Anderson, Ho, &amp; Sheppard, 1999)","plainTextFormattedCitation":"(Crick, Anderson, Ho, &amp; Sheppard, 1999)","previouslyFormattedCitation":"(Crick, Anderson, Ho, &amp; Sheppard, 1999)"},"properties":{"noteIndex":0},"schema":"https://github.com/citation-style-language/schema/raw/master/csl-citation.json"}</w:instrText>
      </w:r>
      <w:r>
        <w:fldChar w:fldCharType="separate"/>
      </w:r>
      <w:r w:rsidRPr="00F94EBD">
        <w:rPr>
          <w:noProof/>
        </w:rPr>
        <w:t>(Crick, Anderson, Ho, &amp; Sheppard, 1999)</w:t>
      </w:r>
      <w:r>
        <w:fldChar w:fldCharType="end"/>
      </w:r>
    </w:p>
    <w:p w14:paraId="2D8A5A37" w14:textId="77777777" w:rsidR="00957356" w:rsidRDefault="00957356" w:rsidP="00957356">
      <w:pPr>
        <w:pStyle w:val="ListParagraph"/>
        <w:numPr>
          <w:ilvl w:val="1"/>
          <w:numId w:val="7"/>
        </w:numPr>
      </w:pPr>
      <w:r>
        <w:t>Afferent</w:t>
      </w:r>
    </w:p>
    <w:p w14:paraId="666121E9" w14:textId="45E2D3E6" w:rsidR="00957356" w:rsidRDefault="00957356" w:rsidP="00957356">
      <w:pPr>
        <w:pStyle w:val="ListParagraph"/>
        <w:numPr>
          <w:ilvl w:val="2"/>
          <w:numId w:val="7"/>
        </w:numPr>
      </w:pPr>
      <w:r>
        <w:t xml:space="preserve">Ventricular sensory neurons are mainly sympathetic afferents – triggered most powerfully by chemical stimuli (even after chemical removed), and mechanical stimuli. </w:t>
      </w:r>
      <w:r>
        <w:fldChar w:fldCharType="begin" w:fldLock="1"/>
      </w:r>
      <w:r w:rsidR="00A84F15">
        <w:instrText>ADDIN CSL_CITATION {"citationItems":[{"id":"ITEM-1","itemData":{"DOI":"10.1093/cvr/28.8.1218","ISSN":"00086363","PMID":"7525062","abstract":"OBJECTIVE: The aim was to determine the capacity of nodose ganglion afferent neurones with epicardial sensory endings to respond to mechanical and chemical stimuli, in particular to purinergic compounds.\\n\\nMETHODS: Alterations in spontaneous activity generated by epicardial afferent neurones in nodose ganglia in situ of 17 anaesthetised dogs were identified using extracellular recording techniques when mechanical and chemical stimuli were applied to their receptor fields, as well as during brief periods of coronary artery occlusion.\\n\\nRESULTS: 92 cardiac afferent neurones were identified. Localised epicardial distortion modified the activity generated by 34 neurones [0.19(SEM 0.02) to 1.2(0.4) impulses.s-1]. Application of bradykinin, substance P, N6-cyclopentyladenosine or beta, gamma-methylene adenosine 5'-triphosphate to localised epicardial fields altered the activity of 69 neurones. Thus the majority of identified epicardial neurones responded to chemical stimuli alone (63%) as opposed to mechanical stimuli alone (25%), 12% responding to both types of stimuli. Activity was enhanced overall by chemical stimuli from a mean range of 0.1-0.4 to 11.6-13.2 impulses.s-1. Following termination of short lasting chemical as opposed to mechanical stimuli, activity remained increased for up to 45 min. Activity generated by 16 chemosensitive neurones was modified by brief periods of coronary artery occlusion [0.26(0.12)-1.66(0.61) impulses.s-1]; activity increasing further [2.51(0.47) impulses.s-1] during reperfusion periods.\\n\\nCONCLUSIONS: (1) Chemical stimuli induce an order magnitude greater enhancement of activity generated by nodose ganglion cardiac afferent neurones than do mechanical stimuli, such enhancement persisting long after removal of chemical as opposed to mechanical stimuli. Thus qualitative and quantitative differences exists between central neuronal inputs derived from nodose ganglion epicardial afferent neurones sensitive to chemical as opposed to mechanical stimuli. (2) Adenosine and ATP can activate nodose ganglion cardiac afferent neurones.","author":[{"dropping-particle":"","family":"Armour","given":"J A","non-dropping-particle":"","parse-names":false,"suffix":""},{"dropping-particle":"","family":"Huang","given":"M H","non-dropping-particle":"","parse-names":false,"suffix":""},{"dropping-particle":"","family":"Pelleg","given":"A","non-dropping-particle":"","parse-names":false,"suffix":""},{"dropping-particle":"","family":"Sylvén","given":"C.","non-dropping-particle":"","parse-names":false,"suffix":""}],"container-title":"Cardiovascular Research","id":"ITEM-1","issue":"8","issued":{"date-parts":[["1994","8","1"]]},"page":"1218-1225","publisher":"Oxford University Press","title":"Responsiveness of in situ canine nodose ganglion afferent neurones to epicardial mechanical or chemical stimuli","type":"article-journal","volume":"28"},"uris":["http://www.mendeley.com/documents/?uuid=9d8aacd3-89c5-431c-adfb-eaae97dca201"]}],"mendeley":{"formattedCitation":"(J A Armour, Huang, Pelleg, &amp; Sylvén, 1994)","plainTextFormattedCitation":"(J A Armour, Huang, Pelleg, &amp; Sylvén, 1994)","previouslyFormattedCitation":"(J A Armour, Huang, Pelleg, &amp; Sylvén, 1994)"},"properties":{"noteIndex":0},"schema":"https://github.com/citation-style-language/schema/raw/master/csl-citation.json"}</w:instrText>
      </w:r>
      <w:r>
        <w:fldChar w:fldCharType="separate"/>
      </w:r>
      <w:r w:rsidR="00B85DFE" w:rsidRPr="00B85DFE">
        <w:rPr>
          <w:noProof/>
        </w:rPr>
        <w:t>(J A Armour, Huang, Pelleg, &amp; Sylvén, 1994)</w:t>
      </w:r>
      <w:r>
        <w:fldChar w:fldCharType="end"/>
      </w:r>
    </w:p>
    <w:p w14:paraId="5C001928" w14:textId="5C124898" w:rsidR="000B1026" w:rsidRDefault="0000530F" w:rsidP="000B1026">
      <w:pPr>
        <w:pStyle w:val="ListParagraph"/>
        <w:numPr>
          <w:ilvl w:val="0"/>
          <w:numId w:val="7"/>
        </w:numPr>
      </w:pPr>
      <w:r>
        <w:t>Gross</w:t>
      </w:r>
      <w:r w:rsidR="000B1026">
        <w:t xml:space="preserve"> anatomy</w:t>
      </w:r>
    </w:p>
    <w:p w14:paraId="22DBA3D3" w14:textId="5A825DCB" w:rsidR="000B1026" w:rsidRDefault="000B1026" w:rsidP="000B1026">
      <w:pPr>
        <w:pStyle w:val="ListParagraph"/>
        <w:numPr>
          <w:ilvl w:val="1"/>
          <w:numId w:val="7"/>
        </w:numPr>
      </w:pPr>
      <w:r>
        <w:t>Right atrium</w:t>
      </w:r>
    </w:p>
    <w:p w14:paraId="565520A4" w14:textId="56A74F08" w:rsidR="000B1026" w:rsidRDefault="000B1026" w:rsidP="000B1026">
      <w:pPr>
        <w:pStyle w:val="ListParagraph"/>
        <w:numPr>
          <w:ilvl w:val="2"/>
          <w:numId w:val="7"/>
        </w:numPr>
      </w:pPr>
      <w:r>
        <w:t>The right atrial GP were sampled through epicardial fat biopsy during cardiothoracic surgery, and then visualized through immunofl</w:t>
      </w:r>
      <w:r w:rsidR="004F03AE">
        <w:t>u</w:t>
      </w:r>
      <w:r>
        <w:t xml:space="preserve">orescent staining. Most neuronal </w:t>
      </w:r>
      <w:proofErr w:type="spellStart"/>
      <w:r>
        <w:t>somata</w:t>
      </w:r>
      <w:proofErr w:type="spellEnd"/>
      <w:r>
        <w:t xml:space="preserve"> contained </w:t>
      </w:r>
      <w:proofErr w:type="spellStart"/>
      <w:r>
        <w:t>ChAT</w:t>
      </w:r>
      <w:proofErr w:type="spellEnd"/>
      <w:r>
        <w:t xml:space="preserve"> and NOS. A subpopulation contained TH (noradrenergic markers). Although most neurons received cholinergic inputs, some were absent. </w:t>
      </w:r>
      <w:r>
        <w:fldChar w:fldCharType="begin" w:fldLock="1"/>
      </w:r>
      <w:r>
        <w:instrText>ADDIN CSL_CITATION {"citationItems":[{"id":"ITEM-1","itemData":{"DOI":"10.1016/j.neuroscience.2009.09.001","ISSN":"03064522","abstract":"Dysfunction of the intrinsic cardiac nervous system is implicated in the genesis of atrial and ventricular arrhythmias. While this system has been studied extensively in animal models, far less is known about the intrinsic cardiac nervous system of humans. This study was initiated to anatomically identify neurotransmitters associated with the right atrial ganglionated plexus (RAGP) of the human heart. Biopsies of epicardial fat containing a portion of the RAGP were collected from eight patients during cardiothoracic surgery and processed for immunofluorescent detection of specific neuronal markers. Colocalization of markers was evaluated by confocal microscopy. Most intrinsic cardiac neuronal somata displayed immunoreactivity for the cholinergic marker choline acetyltransferase and the nitrergic marker neuronal nitric oxide synthase. A subpopulation of intrinsic cardiac neurons also stained for noradrenergic markers. While most intrinsic cardiac neurons received cholinergic innervation evident as punctate immunostaining for the high affinity choline transporter, some lacked cholinergic inputs. Moreover, peptidergic, nitrergic, and noradrenergic nerves provided substantial innervation of intrinsic cardiac ganglia. These findings demonstrate that the human RAGP has a complex neurochemical anatomy, which includes the presence of a dual cholinergic/nitrergic phenotype for most of its neurons, the presence of noradrenergic markers in a subpopulation of neurons, and innervation by a host of neurochemically distinct nerves. The putative role of multiple neurotransmitters in controlling intrinsic cardiac neurons and mediating efferent signaling to the heart indicates the possibility of novel therapeutic targets for arrhythmia prevention. © 2009 IBRO.","author":[{"dropping-particle":"","family":"Hoover","given":"D. B.","non-dropping-particle":"","parse-names":false,"suffix":""},{"dropping-particle":"","family":"Isaacs","given":"E. R.","non-dropping-particle":"","parse-names":false,"suffix":""},{"dropping-particle":"","family":"Jacques","given":"F.","non-dropping-particle":"","parse-names":false,"suffix":""},{"dropping-particle":"","family":"Hoard","given":"J. L.","non-dropping-particle":"","parse-names":false,"suffix":""},{"dropping-particle":"","family":"Pagé","given":"P.","non-dropping-particle":"","parse-names":false,"suffix":""},{"dropping-particle":"","family":"Armour","given":"J. A.","non-dropping-particle":"","parse-names":false,"suffix":""}],"container-title":"Neuroscience","id":"ITEM-1","issue":"3","issued":{"date-parts":[["2009"]]},"page":"1170-1179","title":"Localization of multiple neurotransmitters in surgically derived specimens of human atrial ganglia","type":"article-journal","volume":"164"},"uris":["http://www.mendeley.com/documents/?uuid=b8defb14-fa6e-39a7-a533-7752b5848a0c"]}],"mendeley":{"formattedCitation":"(Hoover et al., 2009)","plainTextFormattedCitation":"(Hoover et al., 2009)","previouslyFormattedCitation":"(Hoover et al., 2009)"},"properties":{"noteIndex":0},"schema":"https://github.com/citation-style-language/schema/raw/master/csl-citation.json"}</w:instrText>
      </w:r>
      <w:r>
        <w:fldChar w:fldCharType="separate"/>
      </w:r>
      <w:r w:rsidRPr="000B1026">
        <w:rPr>
          <w:noProof/>
        </w:rPr>
        <w:t>(Hoover et al., 2009)</w:t>
      </w:r>
      <w:r>
        <w:fldChar w:fldCharType="end"/>
      </w:r>
    </w:p>
    <w:p w14:paraId="6367627B" w14:textId="134C3E54" w:rsidR="007D41E3" w:rsidRDefault="00AE02A4" w:rsidP="007D41E3">
      <w:pPr>
        <w:pStyle w:val="ListParagraph"/>
        <w:numPr>
          <w:ilvl w:val="1"/>
          <w:numId w:val="7"/>
        </w:numPr>
      </w:pPr>
      <w:r>
        <w:t>Left ventricle</w:t>
      </w:r>
    </w:p>
    <w:p w14:paraId="6EFFDFB9" w14:textId="3E3C9140" w:rsidR="00AE02A4" w:rsidRDefault="00AE02A4" w:rsidP="00AE02A4">
      <w:pPr>
        <w:pStyle w:val="ListParagraph"/>
        <w:numPr>
          <w:ilvl w:val="2"/>
          <w:numId w:val="7"/>
        </w:numPr>
      </w:pPr>
      <w:r>
        <w:t xml:space="preserve">The mid-myocardium has a </w:t>
      </w:r>
      <w:proofErr w:type="gramStart"/>
      <w:r>
        <w:t>higher-concentration</w:t>
      </w:r>
      <w:proofErr w:type="gramEnd"/>
      <w:r>
        <w:t xml:space="preserve"> of nitrergic (NOS) fibers compared to cholinergic (</w:t>
      </w:r>
      <w:proofErr w:type="spellStart"/>
      <w:r>
        <w:t>ChAT</w:t>
      </w:r>
      <w:proofErr w:type="spellEnd"/>
      <w:r>
        <w:t>) by a factor of 8.</w:t>
      </w:r>
    </w:p>
    <w:p w14:paraId="349D1BC4" w14:textId="4BCA6FA3" w:rsidR="0000530F" w:rsidRDefault="0000530F" w:rsidP="0000530F">
      <w:pPr>
        <w:pStyle w:val="ListParagraph"/>
        <w:numPr>
          <w:ilvl w:val="1"/>
          <w:numId w:val="7"/>
        </w:numPr>
      </w:pPr>
      <w:r>
        <w:t>Pulmonary veins</w:t>
      </w:r>
    </w:p>
    <w:p w14:paraId="30298BAB" w14:textId="7B306772" w:rsidR="0000530F" w:rsidRDefault="0000530F" w:rsidP="0000530F">
      <w:pPr>
        <w:pStyle w:val="ListParagraph"/>
        <w:numPr>
          <w:ilvl w:val="2"/>
          <w:numId w:val="7"/>
        </w:numPr>
      </w:pPr>
      <w:r>
        <w:t xml:space="preserve">Innervated by three epicardial GPs in humans: </w:t>
      </w:r>
      <w:r w:rsidRPr="0000530F">
        <w:rPr>
          <w:rFonts w:ascii="Calibri" w:hAnsi="Calibri" w:cs="Calibri"/>
        </w:rPr>
        <w:t>﻿</w:t>
      </w:r>
      <w:r>
        <w:t>t</w:t>
      </w:r>
      <w:r w:rsidRPr="0000530F">
        <w:t xml:space="preserve">he dorsal right atrial, middle dorsal and left dorsal </w:t>
      </w:r>
      <w:proofErr w:type="spellStart"/>
      <w:r w:rsidRPr="0000530F">
        <w:t>subplexuses</w:t>
      </w:r>
      <w:proofErr w:type="spellEnd"/>
      <w:r w:rsidRPr="0000530F">
        <w:t>, with an estimated 2000 neurons residing at the base of each PV</w:t>
      </w:r>
      <w:r>
        <w:t xml:space="preserve">. </w:t>
      </w:r>
      <w:r>
        <w:fldChar w:fldCharType="begin" w:fldLock="1"/>
      </w:r>
      <w:r>
        <w:instrText>ADDIN CSL_CITATION {"citationItems":[{"id":"ITEM-1","itemData":{"DOI":"10.1016/j.hrthm.2008.10.027","ISSN":"15475271","abstract":"Background: Atrial ectopic discharges originating in the pulmonary veins (PVs) are known to initiate atrial fibrillation (AF), which may be terminated by catheter-based PV isolation. Because a functional relationship exists between cardiac autonomic effects and PVs in arrhythmogenesis, it has been suggested that discharges of the nerves that proceed to the PVs and interconnect with intrinsic ganglionated nerve plexuses are potential triggers of AF in man. Objective: This study sought to determine the characteristics and distribution of neural routes by which autonomic nerves supply the human PVs. Methods: We examined the intrinsic neural structures of 35 intact (nonsectioned) left atrial (LA)-PV complexes stained transmurally for acetylcholinesterase using a stereomicroscope. Results: The epicardial ganglionated nerves pass onto the extrapulmonary segments of the human PVs from the middle, left dorsal, and dorsal right atrial subplexuses. The left and right inferior PVs involved a lesser number of ganglia than the left and right superior PVs. Abundant extensions of epicardial nerves penetrate transmurally the PV walls and form a patchy neural network beneath the endothelium of PVs. The subendothelial neural meshwork with numerous free nerve endings, which appeared to be typical sensory compact nerve endings, was mostly situated at the roots of the 4 PVs. No ganglia were identified beneath the endothelium of the human PVs. Conclusion: The richest areas containing epicardial ganglia, from which intrinsic nerves extend to the human PVs, are concentrated at the inferior surface of both the inferior and left superior PVs. Therefore, these locations might be considered as potential targets for focal pulmonary vein ablation in catheter-based therapy of AF. © 2009 Heart Rhythm Society.","author":[{"dropping-particle":"","family":"Vaitkevicius","given":"Raimundas","non-dropping-particle":"","parse-names":false,"suffix":""},{"dropping-particle":"","family":"Saburkina","given":"Inga","non-dropping-particle":"","parse-names":false,"suffix":""},{"dropping-particle":"","family":"Rysevaite","given":"Kristina","non-dropping-particle":"","parse-names":false,"suffix":""},{"dropping-particle":"","family":"Vaitkeviciene","given":"Inga","non-dropping-particle":"","parse-names":false,"suffix":""},{"dropping-particle":"","family":"Pauziene","given":"Neringa","non-dropping-particle":"","parse-names":false,"suffix":""},{"dropping-particle":"","family":"Zaliunas","given":"Remigijus","non-dropping-particle":"","parse-names":false,"suffix":""},{"dropping-particle":"","family":"Schauerte","given":"Patrick","non-dropping-particle":"","parse-names":false,"suffix":""},{"dropping-particle":"","family":"Jalife","given":"José","non-dropping-particle":"","parse-names":false,"suffix":""},{"dropping-particle":"","family":"Pauza","given":"Dainius H","non-dropping-particle":"","parse-names":false,"suffix":""}],"container-title":"Heart Rhythm","id":"ITEM-1","issue":"2","issued":{"date-parts":[["2009"]]},"page":"221-228","title":"Nerve Supply of the Human Pulmonary Veins: An Anatomical Study","type":"article-journal","volume":"6"},"uris":["http://www.mendeley.com/documents/?uuid=63d5eabc-fd7a-3418-968e-106b73baced4"]}],"mendeley":{"formattedCitation":"(Vaitkevicius et al., 2009)","plainTextFormattedCitation":"(Vaitkevicius et al., 2009)","previouslyFormattedCitation":"(Vaitkevicius et al., 2009)"},"properties":{"noteIndex":0},"schema":"https://github.com/citation-style-language/schema/raw/master/csl-citation.json"}</w:instrText>
      </w:r>
      <w:r>
        <w:fldChar w:fldCharType="separate"/>
      </w:r>
      <w:r w:rsidRPr="0000530F">
        <w:rPr>
          <w:noProof/>
        </w:rPr>
        <w:t>(Vaitkevicius et al., 2009)</w:t>
      </w:r>
      <w:r>
        <w:fldChar w:fldCharType="end"/>
      </w:r>
    </w:p>
    <w:p w14:paraId="44F160DC" w14:textId="24A97077" w:rsidR="00CB1E25" w:rsidRPr="00107F20" w:rsidRDefault="00CB1E25" w:rsidP="00AB41E8">
      <w:pPr>
        <w:pStyle w:val="ListParagraph"/>
        <w:numPr>
          <w:ilvl w:val="0"/>
          <w:numId w:val="7"/>
        </w:numPr>
      </w:pPr>
      <w:r w:rsidRPr="00107F20">
        <w:t>Imaging techniques</w:t>
      </w:r>
    </w:p>
    <w:p w14:paraId="4A444AC5" w14:textId="1250526E" w:rsidR="00EC6468" w:rsidRPr="00107F20" w:rsidRDefault="00EC6468" w:rsidP="00AB41E8">
      <w:pPr>
        <w:pStyle w:val="ListParagraph"/>
        <w:numPr>
          <w:ilvl w:val="1"/>
          <w:numId w:val="7"/>
        </w:numPr>
      </w:pPr>
      <w:proofErr w:type="spellStart"/>
      <w:r w:rsidRPr="00107F20">
        <w:t>Fluorodopamine</w:t>
      </w:r>
      <w:proofErr w:type="spellEnd"/>
      <w:r w:rsidRPr="00107F20">
        <w:t xml:space="preserve"> </w:t>
      </w:r>
      <w:r w:rsidR="00CB1E25" w:rsidRPr="00107F20">
        <w:t>can be used to image sympathetic innervation of the heart. The predominance of visualization of tracer is the in the ventricles, homogenously, and slightly higher in the interventricular septum.</w:t>
      </w:r>
      <w:r w:rsidR="00CB1E25" w:rsidRPr="00107F20">
        <w:fldChar w:fldCharType="begin" w:fldLock="1"/>
      </w:r>
      <w:r w:rsidR="00107F20">
        <w:instrText>ADDIN CSL_CITATION {"citationItems":[{"id":"ITEM-1","itemData":{"DOI":"10.1016/0735-1097(93)90786-z","ISSN":"07351097","abstract":"6-pF]Fluo pamine is a positron-e ng analogue of dopamine. recently reported a for visualizing cardiac sympathetic innervation in vivo using positron emission tomography (PET) after intravenous injection of B-['BF]fluorodopamine in makes the results of ad in humans, focusing on is not only for visualizing sites of sympathetic innervation but also for assessing aspects of sympathoneural function non-invasively. The neuronal uptake and intraneuronal disposition of fluorocntecholamines are qualieativeiy similar to those of endogenous catecholamines (1-5).","author":[{"dropping-particle":"","family":"Armando","given":"Ines","non-dropping-particle":"","parse-names":false,"suffix":""},{"dropping-particle":"","family":"Goldstein","given":"David S.","non-dropping-particle":"","parse-names":false,"suffix":""},{"dropping-particle":"","family":"Kirk","given":"Kenneth L.","non-dropping-particle":"","parse-names":false,"suffix":""},{"dropping-particle":"","family":"Dunn","given":"Bonnie B.","non-dropping-particle":"","parse-names":false,"suffix":""},{"dropping-particle":"","family":"Eisenhofer","given":"Graeme","non-dropping-particle":"","parse-names":false,"suffix":""},{"dropping-particle":"","family":"Lenders","given":"Jacques","non-dropping-particle":"","parse-names":false,"suffix":""},{"dropping-particle":"","family":"Holmes","given":"Courtney","non-dropping-particle":"","parse-names":false,"suffix":""},{"dropping-particle":"","family":"Kopin","given":"Irwin J.","non-dropping-particle":"","parse-names":false,"suffix":""},{"dropping-particle":"","family":"Grossman","given":"Ehud","non-dropping-particle":"","parse-names":false,"suffix":""},{"dropping-particle":"","family":"Adams","given":"Richard","non-dropping-particle":"","parse-names":false,"suffix":""},{"dropping-particle":"","family":"Bacharach","given":"Stephen","non-dropping-particle":"","parse-names":false,"suffix":""},{"dropping-particle":"","family":"Herscovitch","given":"Peter","non-dropping-particle":"","parse-names":false,"suffix":""}],"container-title":"Journal of the American College of Cardiology","id":"ITEM-1","issue":"7","issued":{"date-parts":[["2010"]]},"number-of-pages":"1961-1971","title":"Positron emission tomographic imaging of cardiac sympathetic Innervation using 6-[ 18 F]Fluorodopamine: Initial findings in humans","type":"report","volume":"22"},"uris":["http://www.mendeley.com/documents/?uuid=fbba82f9-442e-3c8a-93a5-f4081a0d5191"]}],"mendeley":{"formattedCitation":"(Armando et al., 2010)","plainTextFormattedCitation":"(Armando et al., 2010)","previouslyFormattedCitation":"(Armando et al., 2010)"},"properties":{"noteIndex":0},"schema":"https://github.com/citation-style-language/schema/raw/master/csl-citation.json"}</w:instrText>
      </w:r>
      <w:r w:rsidR="00CB1E25" w:rsidRPr="00107F20">
        <w:fldChar w:fldCharType="separate"/>
      </w:r>
      <w:r w:rsidR="00107F20" w:rsidRPr="00107F20">
        <w:rPr>
          <w:noProof/>
        </w:rPr>
        <w:t>(Armando et al., 2010)</w:t>
      </w:r>
      <w:r w:rsidR="00CB1E25" w:rsidRPr="00107F20">
        <w:fldChar w:fldCharType="end"/>
      </w:r>
    </w:p>
    <w:p w14:paraId="71D9241F" w14:textId="77777777" w:rsidR="00446BDE" w:rsidRPr="00107F20" w:rsidRDefault="00446BDE" w:rsidP="00AB41E8"/>
    <w:p w14:paraId="031CBDDF" w14:textId="293D8ABC" w:rsidR="00446BDE" w:rsidRPr="00107F20" w:rsidRDefault="00E02763" w:rsidP="00AB41E8">
      <w:pPr>
        <w:pStyle w:val="Heading2"/>
      </w:pPr>
      <w:r w:rsidRPr="00107F20">
        <w:t>Chemical interactions</w:t>
      </w:r>
    </w:p>
    <w:p w14:paraId="17AED8A8" w14:textId="5406C1DE" w:rsidR="00891D69" w:rsidRDefault="00891D69" w:rsidP="00AB41E8"/>
    <w:p w14:paraId="48417A88" w14:textId="77777777" w:rsidR="00957356" w:rsidRDefault="00957356" w:rsidP="00957356">
      <w:pPr>
        <w:pStyle w:val="ListParagraph"/>
        <w:widowControl w:val="0"/>
        <w:numPr>
          <w:ilvl w:val="0"/>
          <w:numId w:val="13"/>
        </w:numPr>
        <w:autoSpaceDE w:val="0"/>
        <w:autoSpaceDN w:val="0"/>
        <w:adjustRightInd w:val="0"/>
      </w:pPr>
      <w:r>
        <w:t>Choline acetyltransferase (</w:t>
      </w:r>
      <w:proofErr w:type="spellStart"/>
      <w:r>
        <w:t>ChAT</w:t>
      </w:r>
      <w:proofErr w:type="spellEnd"/>
      <w:r>
        <w:t>)</w:t>
      </w:r>
    </w:p>
    <w:p w14:paraId="130681B6" w14:textId="77777777" w:rsidR="00957356" w:rsidRDefault="00957356" w:rsidP="00957356">
      <w:pPr>
        <w:pStyle w:val="ListParagraph"/>
        <w:numPr>
          <w:ilvl w:val="1"/>
          <w:numId w:val="13"/>
        </w:numPr>
      </w:pPr>
      <w:r>
        <w:t xml:space="preserve">Cholinergic cell bodies predominate cardiac nerves. </w:t>
      </w:r>
      <w:proofErr w:type="spellStart"/>
      <w:r>
        <w:t>ChAT</w:t>
      </w:r>
      <w:proofErr w:type="spellEnd"/>
      <w:r>
        <w:t xml:space="preserve"> make up 60-100% of cardiac ganglia. </w:t>
      </w:r>
      <w:proofErr w:type="spellStart"/>
      <w:r>
        <w:t>ChAT</w:t>
      </w:r>
      <w:proofErr w:type="spellEnd"/>
      <w:r>
        <w:t xml:space="preserve"> </w:t>
      </w:r>
      <w:proofErr w:type="spellStart"/>
      <w:r>
        <w:t>somata</w:t>
      </w:r>
      <w:proofErr w:type="spellEnd"/>
      <w:r>
        <w:t xml:space="preserve"> most common in atria compared to rest of heart.</w:t>
      </w:r>
    </w:p>
    <w:p w14:paraId="7BAACF79" w14:textId="77777777" w:rsidR="00957356" w:rsidRDefault="00957356" w:rsidP="00957356">
      <w:pPr>
        <w:pStyle w:val="ListParagraph"/>
        <w:numPr>
          <w:ilvl w:val="0"/>
          <w:numId w:val="13"/>
        </w:numPr>
      </w:pPr>
      <w:r>
        <w:t>Tyrosine hydroxylase (TH) and nor epinephrine (NE)</w:t>
      </w:r>
    </w:p>
    <w:p w14:paraId="62E6432D" w14:textId="77777777" w:rsidR="00957356" w:rsidRDefault="00957356" w:rsidP="00957356">
      <w:pPr>
        <w:pStyle w:val="ListParagraph"/>
        <w:numPr>
          <w:ilvl w:val="1"/>
          <w:numId w:val="13"/>
        </w:numPr>
      </w:pPr>
      <w:r>
        <w:t xml:space="preserve">Neurons responsible for NE production. 10-20% of all neurons contain both TH and </w:t>
      </w:r>
      <w:proofErr w:type="spellStart"/>
      <w:r>
        <w:t>ChAT</w:t>
      </w:r>
      <w:proofErr w:type="spellEnd"/>
      <w:r>
        <w:t xml:space="preserve">. Both left and right coronary plexuses are adrenergic. </w:t>
      </w:r>
      <w:r>
        <w:fldChar w:fldCharType="begin" w:fldLock="1"/>
      </w:r>
      <w:r>
        <w:instrText>ADDIN CSL_CITATION {"citationItems":[{"id":"ITEM-1","itemData":{"DOI":"10.1016/j.autneu.2013.01.006","ISSN":"15660702","abstract":"The mouse heart is a popular model to study the function and autonomic control of the specialized cardiac conduction system (CCS). However, the precise identity and anatomical distribution of the intrinsic cardiac nerves that modulate the function of the mouse CCS have not been adequately studied. We aimed at determining the organization and distribution of the intrinsic cardiac nerves that supply the CCS of the mouse. In whole mouse heart preparations, intrinsic neural structures were revealed by histochemical staining for acetylcholinesterase (AChE). Adrenergic, cholinergic and peptidergic neural components were identified, respectively, by immunohistochemical labeling for tyrosine hydroxylase (TH), choline acetyltransferase (ChAT), calcitonin gene related peptide (CGRP), substance P (SP), and protein gene product 9.5 (PGP 9.5). Myocytes of the CCS were identified by immunolabeling of hyperpolarization activated cyclic nucleotide-gated potassium channel 4 (HCN4). In addition, the presence of CCS myocytes in atypical locations was verified using fluorescent immunohistochemistry performed on routine paraffin sections. The results demonstrate that four microscopic epicardial nerves orientated toward the sinuatrial nodal (SAN) region derive from both the dorsal right atrial and right ventral nerve subplexuses. The atrioventricular nodal (AVN) region is typically supplied by a single intrinsic nerve derived from the left dorsal nerve subplexus at the posterior interatrial groove. SAN myocytes positive for HCN4 were widely distributed both on the medial, anterior, lateral and even posterior sides of the root of the right cranial (superior caval) vein. The distribution of HCN4-positive myocytes in the AVN region was also wider than previously considered. HCN4-positive cells and thin slivers of the AVN extended to the roots of the ascending aorta, posteriorly to the orifice of the coronary sinus, and even along both atrioventricular rings. Notwithstanding the fact that cholinergic nerve fibers and axons clearly predominate in the mouse CCS, adrenergic nerve fibers and axons are abundant therein as well. Altogether, these results provide new insight into the anatomical basis of the neural control of the mouse CCS.","author":[{"dropping-particle":"","family":"Pauza","given":"Dainius H.","non-dropping-particle":"","parse-names":false,"suffix":""},{"dropping-particle":"","family":"Saburkina","given":"Inga","non-dropping-particle":"","parse-names":false,"suffix":""},{"dropping-particle":"","family":"Rysevaite","given":"Kristina","non-dropping-particle":"","parse-names":false,"suffix":""},{"dropping-particle":"","family":"Inokaitis","given":"Hermanas","non-dropping-particle":"","parse-names":false,"suffix":""},{"dropping-particle":"","family":"Jokubauskas","given":"Marius","non-dropping-particle":"","parse-names":false,"suffix":""},{"dropping-particle":"","family":"Jalife","given":"José","non-dropping-particle":"","parse-names":false,"suffix":""},{"dropping-particle":"","family":"Pauziene","given":"Neringa","non-dropping-particle":"","parse-names":false,"suffix":""}],"container-title":"Autonomic Neuroscience","id":"ITEM-1","issue":"1-2","issued":{"date-parts":[["2013","6","1"]]},"page":"32-47","publisher":"Elsevier","title":"Neuroanatomy of the murine cardiac conduction system","type":"article-journal","volume":"176"},"uris":["http://www.mendeley.com/documents/?uuid=3c30febd-8411-3187-89ad-cd1bee57c4d7"]},{"id":"ITEM-2","itemData":{"DOI":"10.1111/joa.12400","ISSN":"14697580","abstract":"© 2015 Anatomical Society. The rabbit is widely used in experimental cardiac physiology, but the neuroanatomy of the rabbit heart remains insufficiently examined. This study aimed to ascertain the architecture of the intrinsic nerve plexus in the walls and septum of rabbit cardiac ventricles. In 51 rabbit hearts, a combined approach involving: (i) histochemical acetylcholinesterase staining of intrinsic neural structures in total cardiac ventricles; (ii) immunofluorescent labelling of intrinsic nerves, nerve fibres (NFs) and neuronal somata (NS); and (iii) transmission electron microscopy of intrinsic ventricular nerves and NFs was used. Mediastinal nerves access the ventral and lateral surfaces of both ventricles at a restricted site between the root of the ascending aorta and the pulmonary trunk. The dorsal surface of both ventricles is supplied by several epicardial nerves extending from the left dorsal ganglionated nerve subplexus on the dorsal left atrium. Ventral accessing nerves are thicker and more numerous than dorsal nerves. Intrinsic ventricular NS are rare on the conus arteriosus and the root of the pulmonary trunk. The number of ventricular NS ranged from 11 to 220 per heart. Four chemical phenotypes of NS within ventricular ganglia were identified, i.e. ganglionic cells positive for choline acetyltransferase (ChAT), neuronal nitric oxide synthase (nNOS), and biphenotypic, i.e. positive for both ChAT/nNOS and for ChAT/tyrosine hydroxylase. Clusters of small intensely fluorescent cells are distributed within or close to ganglia on the root of the pulmonary trunk, but not on the conus arteriosus. The largest and most numerous intrinsic nerves proceed within the epicardium. Scarce nerves were found near myocardial blood vessels, but the myocardium contained only a scarce meshwork of NFs. In the endocardium, large numbers of thin nerves and NFs proceed along the bundle of His and both its branches up to the apex of the ventricles. The endocardial meshwork of fine NFs was approximately eight times denser than the myocardial meshwork. Adrenergic NFs predominate considerably in all layers of the ventricular walls and septum, whereas NFs of other neurochemical phenotypes were in the minority and their amount differed between the epicardium, myocardium and endocardium. The densities of NFs positive for nNOS and ChAT were similar in the epicardium and endocardium, but NFs positive for nNOS in the myocardium were eight times more abundant than NFs pos…","author":[{"dropping-particle":"","family":"Pauziene","given":"Neringa","non-dropping-particle":"","parse-names":false,"suffix":""},{"dropping-particle":"","family":"Alaburda","given":"Paulius","non-dropping-particle":"","parse-names":false,"suffix":""},{"dropping-particle":"","family":"Rysevaite-Kyguoliene","given":"Kristina","non-dropping-particle":"","parse-names":false,"suffix":""},{"dropping-particle":"","family":"Pauza","given":"Audrys G.","non-dropping-particle":"","parse-names":false,"suffix":""},{"dropping-particle":"","family":"Inokaitis","given":"Hermanas","non-dropping-particle":"","parse-names":false,"suffix":""},{"dropping-particle":"","family":"Masaityte","given":"Aiste","non-dropping-particle":"","parse-names":false,"suffix":""},{"dropping-particle":"","family":"Rudokaite","given":"Gabriele","non-dropping-particle":"","parse-names":false,"suffix":""},{"dropping-particle":"","family":"Saburkina","given":"Inga","non-dropping-particle":"","parse-names":false,"suffix":""},{"dropping-particle":"","family":"Plisiene","given":"Jurgita","non-dropping-particle":"","parse-names":false,"suffix":""},{"dropping-particle":"","family":"Pauza","given":"Dainius H","non-dropping-particle":"","parse-names":false,"suffix":""}],"container-title":"Journal of Anatomy","id":"ITEM-2","issue":"1","issued":{"date-parts":[["2016"]]},"page":"26-46","title":"Innervation of the rabbit cardiac ventricles","type":"article-journal","volume":"228"},"uris":["http://www.mendeley.com/documents/?uuid=5195d467-270c-3002-9b96-117ebdb9ba4d"]}],"mendeley":{"formattedCitation":"(Pauza et al., 2013; Pauziene et al., 2016)","plainTextFormattedCitation":"(Pauza et al., 2013; Pauziene et al., 2016)","previouslyFormattedCitation":"(Pauza et al., 2013; Pauziene et al., 2016)"},"properties":{"noteIndex":0},"schema":"https://github.com/citation-style-language/schema/raw/master/csl-citation.json"}</w:instrText>
      </w:r>
      <w:r>
        <w:fldChar w:fldCharType="separate"/>
      </w:r>
      <w:r w:rsidRPr="007936AD">
        <w:rPr>
          <w:noProof/>
        </w:rPr>
        <w:t>(Pauza et al., 2013; Pauziene et al., 2016)</w:t>
      </w:r>
      <w:r>
        <w:fldChar w:fldCharType="end"/>
      </w:r>
    </w:p>
    <w:p w14:paraId="36ABF6AE" w14:textId="77777777" w:rsidR="00957356" w:rsidRDefault="00957356" w:rsidP="00957356">
      <w:pPr>
        <w:pStyle w:val="ListParagraph"/>
        <w:numPr>
          <w:ilvl w:val="1"/>
          <w:numId w:val="13"/>
        </w:numPr>
      </w:pPr>
      <w:r>
        <w:t xml:space="preserve">NE bind to both alpha and beta receptors – A2AR exist on varicosities on sympathetic neurons, leading to negative feedback to decrease NE release. </w:t>
      </w:r>
      <w:r>
        <w:fldChar w:fldCharType="begin" w:fldLock="1"/>
      </w:r>
      <w:r>
        <w:instrText>ADDIN CSL_CITATION {"citationItems":[{"id":"ITEM-1","itemData":{"DOI":"10.1083/jcb.200604167","ISSN":"00219525","abstract":"The sympathetic nervous system regulates cardiac function through the activation of adrenergic receptors (ARs). β1 and β2ARs are the primary sympathetic receptors in the heart and play different roles in regulating cardiac contractile function and remodeling in response to injury. In this study, we examine the targeting and trafficking of β1 and β2ARs at cardiac sympathetic synapses in vitro. Sympathetic neurons form functional synapses with neonatal cardiac myocytes in culture. The myocyte membrane develops into specialized zones that surround contacting axons and contain accumulations of the scaffold proteins SAP97 and AKAP79/150 but are deficient in caveolin-3. The β1ARs are enriched within these zones, whereas β2ARs are excluded from them after stimulation of neuronal activity. The results indicate that specialized signaling domains are organized in cardiac myocytes at sites of contact with sympathetic neurons and that these domains are likely to play a role in the subtype-specific regulation of cardiac function by β1 and β2ARs in vivo.","author":[{"dropping-particle":"","family":"Shcherbakova","given":"Olga G.","non-dropping-particle":"","parse-names":false,"suffix":""},{"dropping-particle":"","family":"Hurt","given":"Carl M.","non-dropping-particle":"","parse-names":false,"suffix":""},{"dropping-particle":"","family":"Xiang","given":"Yang","non-dropping-particle":"","parse-names":false,"suffix":""},{"dropping-particle":"","family":"Dell'Acqua","given":"Mark L.","non-dropping-particle":"","parse-names":false,"suffix":""},{"dropping-particle":"","family":"Zhang","given":"Qi","non-dropping-particle":"","parse-names":false,"suffix":""},{"dropping-particle":"","family":"Tsien","given":"Richard W.","non-dropping-particle":"","parse-names":false,"suffix":""},{"dropping-particle":"","family":"Kobilka","given":"Brian K.","non-dropping-particle":"","parse-names":false,"suffix":""}],"container-title":"Journal of Cell Biology","id":"ITEM-1","issue":"4","issued":{"date-parts":[["2007"]]},"page":"521-533","title":"Organization of β-adrenoceptor signaling compartments by sympathetic innervation of cardiac myocytes","type":"article-journal","volume":"176"},"uris":["http://www.mendeley.com/documents/?uuid=1e15ac28-ab4f-31f5-92e9-81dd758890ed"]}],"mendeley":{"formattedCitation":"(Shcherbakova et al., 2007)","plainTextFormattedCitation":"(Shcherbakova et al., 2007)","previouslyFormattedCitation":"(Shcherbakova et al., 2007)"},"properties":{"noteIndex":0},"schema":"https://github.com/citation-style-language/schema/raw/master/csl-citation.json"}</w:instrText>
      </w:r>
      <w:r>
        <w:fldChar w:fldCharType="separate"/>
      </w:r>
      <w:r w:rsidRPr="00160BCA">
        <w:rPr>
          <w:noProof/>
        </w:rPr>
        <w:t>(Shcherbakova et al., 2007)</w:t>
      </w:r>
      <w:r>
        <w:fldChar w:fldCharType="end"/>
      </w:r>
    </w:p>
    <w:p w14:paraId="7E23492C" w14:textId="77777777" w:rsidR="00957356" w:rsidRDefault="00957356" w:rsidP="00957356">
      <w:pPr>
        <w:pStyle w:val="ListParagraph"/>
        <w:numPr>
          <w:ilvl w:val="0"/>
          <w:numId w:val="13"/>
        </w:numPr>
      </w:pPr>
      <w:r>
        <w:t>Neuropeptide Y (NPY)</w:t>
      </w:r>
    </w:p>
    <w:p w14:paraId="2ABB26A1" w14:textId="77777777" w:rsidR="00957356" w:rsidRDefault="00957356" w:rsidP="00957356">
      <w:pPr>
        <w:pStyle w:val="ListParagraph"/>
        <w:numPr>
          <w:ilvl w:val="1"/>
          <w:numId w:val="13"/>
        </w:numPr>
      </w:pPr>
      <w:r>
        <w:t xml:space="preserve">Released along with NA, and attenuates effects of vagal bradycardia, through decrease in release of </w:t>
      </w:r>
      <w:proofErr w:type="spellStart"/>
      <w:r>
        <w:t>ACh</w:t>
      </w:r>
      <w:proofErr w:type="spellEnd"/>
      <w:r>
        <w:t>.</w:t>
      </w:r>
      <w:r>
        <w:fldChar w:fldCharType="begin" w:fldLock="1"/>
      </w:r>
      <w:r>
        <w:instrText>ADDIN CSL_CITATION {"citationItems":[{"id":"ITEM-1","itemData":{"DOI":"10.1016/j.yjmcc.2007.10.001","ISSN":"00222828","abstract":"The co-transmitter neuropeptide Y (NPY), released during prolonged cardiac sympathetic nerve stimulation, can attenuate vagal-induced bradycardia. We tested the hypothesis that NPY reduces acetylcholine release, at similar concentrations to which it attenuates vagal bradycardia, via pre-synaptic Y2 receptors modulating a pathway that is dependent on protein kinase A (PKA) or protein kinase C (PKC). The Y2 receptor was immunofluorescently colocalized with choline acetyl-transferase containing neurons at the guinea pig sinoatrial node. The effect of NPY in the presence of various enzyme inhibitors was then tested on the heart rate response to vagal nerve stimulation in isolated guinea pig sinoatrial node/right vagal nerve preparations and also on 3H-acetylcholine release from right atria during field stimulation. NPY reduced the heart rate response to vagal stimulation at 1, 3 and 5 Hz (significant at 100 nM and reaching a plateau at 250 nM NPY, p &lt; 0.05, n = 6) but not to the stable analogue of acetylcholine, carbamylcholine (30, 60 or 90 nM, n = 6) which produced similar degrees of bradycardia. The reduced vagal response was abolished by the Y2 receptor antagonist BIIE 0246 (1 μM, n = 4). NPY also significantly attenuated the release of 3H-acetylcholine during field stimulation (250 nM, n = 6). The effect of NPY (250 nM) on vagal bradycardia was abolished by the PKC inhibitors calphostin C (0.1 μM, n = 5) and chelerythrine chloride (25 μM, n = 6) but not the PKA inhibitor H89 (0.5 μM, n = 6). Conversely, the PKC activator Phorbol-12-myristate-13-acetate (0.5 μM, n = 7) mimicked the effect of NPY and significantly reduced 3H-acetylcholine release during field stimulation. These results show that NPY attenuates vagal bradycardia via a pre-synaptic decrease in acetylcholine release that appears to be mediated by a Y2 receptor pathway involving modulation of PKC. © 2007 Elsevier Inc. All rights reserved.","author":[{"dropping-particle":"","family":"Herring","given":"Neil","non-dropping-particle":"","parse-names":false,"suffix":""},{"dropping-particle":"","family":"Lokale","given":"Michael N","non-dropping-particle":"","parse-names":false,"suffix":""},{"dropping-particle":"","family":"Danson","given":"Edward J","non-dropping-particle":"","parse-names":false,"suffix":""},{"dropping-particle":"","family":"Heaton","given":"Daniel A","non-dropping-particle":"","parse-names":false,"suffix":""},{"dropping-particle":"","family":"Paterson","given":"David J","non-dropping-particle":"","parse-names":false,"suffix":""}],"container-title":"Journal of Molecular and Cellular Cardiology","id":"ITEM-1","issue":"3","issued":{"date-parts":[["2008"]]},"page":"477-485","title":"Neuropeptide Y reduces acetylcholine release and vagal bradycardia via a Y2 receptor-mediated, protein kinase C-dependent pathway","type":"article-journal","volume":"44"},"uris":["http://www.mendeley.com/documents/?uuid=72e079e0-a09d-32c1-aa4b-f9df6c89bd51"]}],"mendeley":{"formattedCitation":"(Herring, Lokale, Danson, Heaton, &amp; Paterson, 2008)","plainTextFormattedCitation":"(Herring, Lokale, Danson, Heaton, &amp; Paterson, 2008)","previouslyFormattedCitation":"(Herring, Lokale, Danson, Heaton, &amp; Paterson, 2008)"},"properties":{"noteIndex":0},"schema":"https://github.com/citation-style-language/schema/raw/master/csl-citation.json"}</w:instrText>
      </w:r>
      <w:r>
        <w:fldChar w:fldCharType="separate"/>
      </w:r>
      <w:r w:rsidRPr="005B7AA2">
        <w:rPr>
          <w:noProof/>
        </w:rPr>
        <w:t>(Herring, Lokale, Danson, Heaton, &amp; Paterson, 2008)</w:t>
      </w:r>
      <w:r>
        <w:fldChar w:fldCharType="end"/>
      </w:r>
      <w:r>
        <w:t xml:space="preserve"> Acutely potent coronary vasoconstrictor; may lead to angiogenesis in long-term. </w:t>
      </w:r>
      <w:r>
        <w:fldChar w:fldCharType="begin" w:fldLock="1"/>
      </w:r>
      <w:r>
        <w:instrText>ADDIN CSL_CITATION {"citationItems":[{"id":"ITEM-1","itemData":{"DOI":"10.1113/expphysiol.2014.080184","ISSN":"1469445X","abstract":"NEW FINDINGS: What is the topic of this review? This symposium report discusses the evidence for release of cardiac sympathetic cotransmitters in addition to noradrenaline. What advances does it highlight? It highlights the potential role of neuropeptide Y in reducing vagal neurotransmission and directly influencing ventricular myocyte excitability in the presence of β-receptor blockade. Acute myocardial infarction and congestive cardiac failure are characterized by high levels of cardiac sympathetic drive. In these conditions, sympathetic neurotransmitters such as neuropeptide Y (NPY) can be released in addition to noradrenaline, and plasma levels correlate with infarct size and mortality. Even in the presence of β-blockers, NPY is able to bind to its own receptors located on cholinergic ganglia and ventricular myocytes. In this symposium report, I review the evidence that NPY can inhibit acetylcholine release during vagus nerve stimulation and limit the subsequent bradycardia. I also present preliminary, as yet unpublished data, demonstrating that NPY may be pro-arrhythmic by directly influencing ventricular electrophysiology. Targeting NPY receptors pharmacologically may therefore be a useful therapeutic strategy both to reduce heart rate and to prevent arrhythmias in the setting of myocardial infarction and chronic heart failure. Such medications would be expected to act synergistically with β-blockers, angiotensin-converting enzyme inhibitors and implantable cardiac devices, such as defibrillators and vagus nerve stimulators.","author":[{"dropping-particle":"","family":"Herring","given":"Neil","non-dropping-particle":"","parse-names":false,"suffix":""}],"container-title":"Experimental Physiology","id":"ITEM-1","issue":"4","issued":{"date-parts":[["2015"]]},"page":"354-358","title":"Autonomic control of the heart: Going beyond the classical neurotransmitters","type":"article-journal","volume":"100"},"uris":["http://www.mendeley.com/documents/?uuid=0c193bca-3f8a-3f37-a014-ec7da20db953"]}],"mendeley":{"formattedCitation":"(Herring, 2015)","plainTextFormattedCitation":"(Herring, 2015)","previouslyFormattedCitation":"(Herring, 2015)"},"properties":{"noteIndex":0},"schema":"https://github.com/citation-style-language/schema/raw/master/csl-citation.json"}</w:instrText>
      </w:r>
      <w:r>
        <w:fldChar w:fldCharType="separate"/>
      </w:r>
      <w:r w:rsidRPr="00876D34">
        <w:rPr>
          <w:noProof/>
        </w:rPr>
        <w:t>(Herring, 2015)</w:t>
      </w:r>
      <w:r>
        <w:fldChar w:fldCharType="end"/>
      </w:r>
    </w:p>
    <w:p w14:paraId="68C5BBE3" w14:textId="77777777" w:rsidR="00957356" w:rsidRDefault="00957356" w:rsidP="00957356">
      <w:pPr>
        <w:pStyle w:val="ListParagraph"/>
        <w:numPr>
          <w:ilvl w:val="1"/>
          <w:numId w:val="13"/>
        </w:numPr>
      </w:pPr>
      <w:r>
        <w:t xml:space="preserve">NPY leads to mild constriction of epicardial arteries for all patients. In microvascular angina (clean LHC, +PET), NPY leads to transient myocardial ischemia. </w:t>
      </w:r>
      <w:r>
        <w:fldChar w:fldCharType="begin" w:fldLock="1"/>
      </w:r>
      <w:r>
        <w:instrText>ADDIN CSL_CITATION {"citationItems":[{"id":"ITEM-1","itemData":{"DOI":"10.1016/j.ijcard.2017.03.024","ISSN":"18741754","abstract":"Background Patients with microvascular angina (exertional angina, positive exercise tests and normal coronary arteriograms) usually have a reduced coronary blood flow reserve. Neuropeptide Y (NPY) is a potent endogenous vasoconstrictor involved in modulation of coronary vasomotor tone and may play a role in microvascular angina. Methods We compared the effects of NPY (0.2–1.0 pmol/kg, intracoronary) on the vasomotor response of proximal and distal segments of the coronary arteries in 7 patients with microvascular angina, 9 with chronic stable angina, and 9 control individuals. The coronary response to the administration of ergonovine was also assessed in 9 other patients with microvascular angina. Computerized coronary artery diameter measurements were carried out before (baseline) and after the administration of the vasoactive agents. Results Mean baseline coronary lumen diameters were similar in control, microvascular angina, and coronary artery disease patients. NPY constricted proximal coronary segments by 8 ± 2%, 5 ± 2% and 6 ± 3% and distal segments by 14 ± 2%, 11 ± 2% and 10 ± 2% in control, microvascular angina, and coronary artery disease patients, respectively (p = NS between groups). In patients with microvascular angina, ergonovine constricted proximal coronary segments by 7 ± 1.5% and distal segments by 12.5 ± 3% (p = NS vs. NPY). During NPY administration four microvascular angina patients developed chest pain, ST segment depression, and a marked lengthening of the contrast medium run off, in the absence of epicardial coronary artery spasm. Control individuals and coronary artery disease patients did not experience chest pain, ST segment shifts, or lengthening of the run off during NPY administration. Ergonovine administration caused chest pain and lengthening of the contrast run-off, in the absence of epicardial coronary artery spasm, in one microvascular angina patient. Conclusions Exogenous NPY causes mild epicardial coronary artery constriction which is similar in patients with non-cardiac chest pain, microvascular angina and coronary artery disease. Myocardial ischemia and marked lengthening of the contrast run off in response to NPY occurred in microvascular angina patients but not in control or coronary artery disease patients. An abnormal constrictor response to NPY at the microcirculation level could be the mechanism underlying the ischemic manifestations observed in patients with microvascular angina. Condensed abstract (table of…","author":[{"dropping-particle":"","family":"Rosano","given":"Giuseppe M.C.","non-dropping-particle":"","parse-names":false,"suffix":""},{"dropping-particle":"","family":"Tousoulis","given":"Dimitris","non-dropping-particle":"","parse-names":false,"suffix":""},{"dropping-particle":"","family":"McFadden","given":"Eugene","non-dropping-particle":"","parse-names":false,"suffix":""},{"dropping-particle":"","family":"Clarke","given":"John","non-dropping-particle":"","parse-names":false,"suffix":""},{"dropping-particle":"","family":"Davies","given":"Graham J","non-dropping-particle":"","parse-names":false,"suffix":""},{"dropping-particle":"","family":"Kaski","given":"Juan Carlos","non-dropping-particle":"","parse-names":false,"suffix":""}],"container-title":"International Journal of Cardiology","id":"ITEM-1","issued":{"date-parts":[["2017"]]},"page":"123-127","title":"Effects of neuropeptide Y on coronary artery vasomotion in patients with microvascular angina","type":"article-journal","volume":"238"},"uris":["http://www.mendeley.com/documents/?uuid=4b8032d8-6c05-3636-b8c9-19b39fd6661a"]}],"mendeley":{"formattedCitation":"(Rosano et al., 2017)","plainTextFormattedCitation":"(Rosano et al., 2017)","previouslyFormattedCitation":"(Rosano et al., 2017)"},"properties":{"noteIndex":0},"schema":"https://github.com/citation-style-language/schema/raw/master/csl-citation.json"}</w:instrText>
      </w:r>
      <w:r>
        <w:fldChar w:fldCharType="separate"/>
      </w:r>
      <w:r w:rsidRPr="005A0D4F">
        <w:rPr>
          <w:noProof/>
        </w:rPr>
        <w:t>(Rosano et al., 2017)</w:t>
      </w:r>
      <w:r>
        <w:fldChar w:fldCharType="end"/>
      </w:r>
    </w:p>
    <w:p w14:paraId="04C5E5A9" w14:textId="77777777" w:rsidR="00957356" w:rsidRDefault="00957356" w:rsidP="00957356">
      <w:pPr>
        <w:pStyle w:val="ListParagraph"/>
        <w:numPr>
          <w:ilvl w:val="0"/>
          <w:numId w:val="13"/>
        </w:numPr>
      </w:pPr>
      <w:r>
        <w:t>Nitric oxide synthase (NOS)</w:t>
      </w:r>
    </w:p>
    <w:p w14:paraId="370830FA" w14:textId="77777777" w:rsidR="00957356" w:rsidRDefault="00957356" w:rsidP="00957356">
      <w:pPr>
        <w:pStyle w:val="ListParagraph"/>
        <w:numPr>
          <w:ilvl w:val="1"/>
          <w:numId w:val="13"/>
        </w:numPr>
      </w:pPr>
      <w:r>
        <w:t xml:space="preserve">Makes NO, co-transmitter that modulates vagal effect to increase VF threshold (through modifying APD). Co-localizes with </w:t>
      </w:r>
      <w:proofErr w:type="spellStart"/>
      <w:r>
        <w:t>ChAT</w:t>
      </w:r>
      <w:proofErr w:type="spellEnd"/>
      <w:r>
        <w:t xml:space="preserve"> </w:t>
      </w:r>
      <w:proofErr w:type="spellStart"/>
      <w:r>
        <w:t>somata</w:t>
      </w:r>
      <w:proofErr w:type="spellEnd"/>
      <w:r>
        <w:t xml:space="preserve">, present equally from endocardium to epicardium of LV, but density is basal &gt; apical. </w:t>
      </w:r>
      <w:r>
        <w:fldChar w:fldCharType="begin" w:fldLock="1"/>
      </w:r>
      <w:r>
        <w:instrText>ADDIN CSL_CITATION {"citationItems":[{"id":"ITEM-1","itemData":{"DOI":"10.1113/jphysiol.2007.138461","ISBN":"0022-3751 (Print)\\r0022-3751 (Linking)","ISSN":"00223751","PMID":"17627986","abstract":"We have previously shown that direct vagus nerve stimulation (VNS) reduces the slope of action potential duration (APD) restitution while simultaneously protecting the heart against induction of ventricular fibrillation (VF) in the absence of any sympathetic activity or tone. In the current study we have examined the role of nitric oxide (NO) in the effect of VNS. Monophasic action potentials were recorded from a left ventricular epicardial site on innervated, isolated rabbit hearts (n = 7). Standard restitution, effective refractory period (ERP) and VF threshold (VFT) were measured at baseline and during VNS in the presence of the NO synthase inhibitor N(G)-nitro-L-arginine (L-NA, 200 microm) and during reversing NO blockade with L-arginine (L-Arg, 1 mm). Data represent the mean +/- S.E.M. The restitution curve was shifted upwards and became less steep with VNS when compared to baseline. L-NA blocked the effect of VNS whereas L-Arg restored the effect of VNS. The maximum slope of restitution was reduced from 1.17 +/- 0.14 to 0.60 +/- 0.09 (50 +/- 5%, P &lt; 0.0001) during control, from 0.98 +/- 0.14 to 0.93 +/- 0.12 (2 +/- 10%, P = NS) in the presence of L-NA and from 1.16 +/- 0.17 to 0.50 +/- 0.10 (41 +/- 9%, P = 0.003) with L-Arg plus L-NA. ERP was increased by VNS in control from 119 +/- 6 ms to 130 +/- 6 ms (10 +/- 5%, P = 0.045) and this increase was not affected by L-NA (120 +/- 4 to 133 +/- 4 ms, 11 +/- 3%, P = 0.0019) or L-Arg with L-NA (114 +/- 4 to 123 +/- 4 ms, 8 +/- 2%, P = 0.006). VFT was increased from 3.0 +/- 0.3 to 5.8 +/- 0.5 mA (98 +/- 12%, P = 0.0017) in control, 3.4 +/- 0.4 to 3.8 +/- 0.5 mA (13 +/- 12%, P = 0.6) during perfusion with L-NA and 2.5 +/- 0.4 to 6.0 +/- 0.7 mA (175 +/- 50%, P = 0.0017) during perfusion with L-Arg plus L-NA. Direct VNS increased VFT and flattened the slope of APD restitution curve in this isolated rabbit heart preparation with intact autonomic nerves. These effects were blocked using L-NA and reversed by replenishing the substrate for NO production with L-Arg. This is the first study to demonstrate that NO plays an important role in the anti-fibrillatory effect of VNS on the rabbit ventricle, possibly via effects on APD restitution.","author":[{"dropping-particle":"","family":"Brack","given":"Kieran E","non-dropping-particle":"","parse-names":false,"suffix":""},{"dropping-particle":"","family":"Patel","given":"Vanlata H","non-dropping-particle":"","parse-names":false,"suffix":""},{"dropping-particle":"","family":"Coote","given":"John H","non-dropping-particle":"","parse-names":false,"suffix":""},{"dropping-particle":"","family":"Ng","given":"G André","non-dropping-particle":"","parse-names":false,"suffix":""}],"container-title":"Journal of Physiology","id":"ITEM-1","issue":"2","issued":{"date-parts":[["2007","9","1"]]},"page":"695-704","publisher":"Wiley-Blackwell","title":"Nitric oxide mediates the vagal protective effect on ventricular fibrillation via effects on action potential duration restitution in the rabbit heart","type":"article-journal","volume":"583"},"uris":["http://www.mendeley.com/documents/?uuid=5bbed493-d6df-4ea2-8829-c42e769b7450"]}],"mendeley":{"formattedCitation":"(Brack, Patel, Coote, &amp; Ng, 2007)","plainTextFormattedCitation":"(Brack, Patel, Coote, &amp; Ng, 2007)","previouslyFormattedCitation":"(Brack, Patel, Coote, &amp; Ng, 2007)"},"properties":{"noteIndex":0},"schema":"https://github.com/citation-style-language/schema/raw/master/csl-citation.json"}</w:instrText>
      </w:r>
      <w:r>
        <w:fldChar w:fldCharType="separate"/>
      </w:r>
      <w:r w:rsidRPr="006209C5">
        <w:rPr>
          <w:noProof/>
        </w:rPr>
        <w:t>(Brack, Patel, Coote, &amp; Ng, 2007)</w:t>
      </w:r>
      <w:r>
        <w:fldChar w:fldCharType="end"/>
      </w:r>
      <w:r>
        <w:t xml:space="preserve"> </w:t>
      </w:r>
    </w:p>
    <w:p w14:paraId="504BC395" w14:textId="77777777" w:rsidR="00957356" w:rsidRDefault="00957356" w:rsidP="00957356">
      <w:pPr>
        <w:pStyle w:val="ListParagraph"/>
        <w:numPr>
          <w:ilvl w:val="0"/>
          <w:numId w:val="13"/>
        </w:numPr>
      </w:pPr>
      <w:r>
        <w:t>Galanin</w:t>
      </w:r>
    </w:p>
    <w:p w14:paraId="059B0007" w14:textId="77777777" w:rsidR="00957356" w:rsidRDefault="00957356" w:rsidP="00957356">
      <w:pPr>
        <w:pStyle w:val="ListParagraph"/>
        <w:numPr>
          <w:ilvl w:val="1"/>
          <w:numId w:val="13"/>
        </w:numPr>
      </w:pPr>
      <w:r>
        <w:t xml:space="preserve">Galanin is released alongside NPY, acts by inhibiting cholinergic nerves to reduce </w:t>
      </w:r>
      <w:proofErr w:type="spellStart"/>
      <w:r>
        <w:t>ACh</w:t>
      </w:r>
      <w:proofErr w:type="spellEnd"/>
      <w:r>
        <w:t xml:space="preserve"> release. Galanin receptors (GalR1) are found on </w:t>
      </w:r>
      <w:proofErr w:type="spellStart"/>
      <w:r>
        <w:t>ChAT</w:t>
      </w:r>
      <w:proofErr w:type="spellEnd"/>
      <w:r>
        <w:t xml:space="preserve"> </w:t>
      </w:r>
      <w:proofErr w:type="spellStart"/>
      <w:r>
        <w:t>somata</w:t>
      </w:r>
      <w:proofErr w:type="spellEnd"/>
      <w:r>
        <w:t xml:space="preserve">/synapses (may mediate the breaking of vagal bradycardia). </w:t>
      </w:r>
      <w:r>
        <w:fldChar w:fldCharType="begin" w:fldLock="1"/>
      </w:r>
      <w:r>
        <w:instrText>ADDIN CSL_CITATION {"citationItems":[{"id":"ITEM-1","itemData":{"DOI":"10.1016/j.yjmcc.2011.11.016","ISSN":"00222828","abstract":"The autonomic phenotype of congestive cardiac failure is characterised by high sympathetic drive and impaired vagal tone, which are independent predictors of mortality. We hypothesize that impaired bradycardia to peripheral vagal stimulation following high-level sympathetic drive is due to sympatho-vagal crosstalk by the adrenergic co-transmitters galanin and neuropeptide-Y (NPY). Moreover we hypothesize that galanin acts similarly to NPY by reducing vagal acetylcholine release via a receptor mediated, protein kinase-dependent pathway. Prolonged right stellate ganglion stimulation (10Hz, 2min, in the presence of 10μM metoprolol) in an isolated guinea pig atrial preparation with dual autonomic innervation leads to a significant (p&lt;0.05) reduction in the magnitude of vagal bradycardia (5Hz) maintained over the subsequent 20min (n=6). Immunohistochemistry demonstrated the presence of galanin in a small number of tyrosine hydroxylase positive neurons from freshly dissected stellate ganglion tissue sections. Following 3days of tissue culture however, most stellate neurons expressed galanin. Stellate stimulation caused the release of low levels of galanin and significantly higher levels of NPY into the surrounding perfusate (n=6, using ELISA). The reduction in vagal bradycardia post sympathetic stimulation was partially reversed by the galanin receptor antagonist M40 after 10min (1μM, n=5), and completely reversed with the NPY Y 2 receptor antagonist BIIE 0246 at all time points (1μM, n=6). Exogenous galanin (n=6, 50-500nM) also reduced the heart rate response to vagal stimulation but had no effect on the response to carbamylcholine that produced similar degrees of bradycardia (n=6). Galanin (500nM) also significantly attenuated the release of 3H-acetylcholine from isolated atria during field stimulation (5Hz, n=5). The effect of galanin on vagal bradycardia could be abolished by the galanin receptor antagonist M40 (n=5). Importantly the GalR 1 receptor was immunofluorescently co-localised with choline acetyl-transferase containing neurons at the sinoatrial node. The protein kinase C inhibitor calphostin (100nM, n=6) abolished the effect of galanin on vagal bradycardia whilst the protein kinase A inhibitor H89 (500nM, n=6) had no effect. These results demonstrate that prolonged sympathetic activation releases the slowly diffusing adrenergic co-transmitter galanin in addition to NPY, and that this contributes to the attenuation in vagal bradycardia via a reduc…","author":[{"dropping-particle":"","family":"Herring","given":"Neil","non-dropping-particle":"","parse-names":false,"suffix":""},{"dropping-particle":"","family":"Cranley","given":"James","non-dropping-particle":"","parse-names":false,"suffix":""},{"dropping-particle":"","family":"Lokale","given":"Michael N","non-dropping-particle":"","parse-names":false,"suffix":""},{"dropping-particle":"","family":"Li","given":"Dan","non-dropping-particle":"","parse-names":false,"suffix":""},{"dropping-particle":"","family":"Shanks","given":"Julia","non-dropping-particle":"","parse-names":false,"suffix":""},{"dropping-particle":"","family":"Alston","given":"Eric N","non-dropping-particle":"","parse-names":false,"suffix":""},{"dropping-particle":"","family":"Girard","given":"Beatrice M","non-dropping-particle":"","parse-names":false,"suffix":""},{"dropping-particle":"","family":"Carter","given":"Emma","non-dropping-particle":"","parse-names":false,"suffix":""},{"dropping-particle":"","family":"Parsons","given":"Rodney L","non-dropping-particle":"","parse-names":false,"suffix":""},{"dropping-particle":"","family":"Habecker","given":"Beth A","non-dropping-particle":"","parse-names":false,"suffix":""},{"dropping-particle":"","family":"Paterson","given":"David J","non-dropping-particle":"","parse-names":false,"suffix":""}],"container-title":"Journal of Molecular and Cellular Cardiology","id":"ITEM-1","issue":"3","issued":{"date-parts":[["2012"]]},"page":"667-676","title":"The cardiac sympathetic co-transmitter galanin reduces acetylcholine release and vagal bradycardia: Implications for neural control of cardiac excitability","type":"article-journal","volume":"52"},"uris":["http://www.mendeley.com/documents/?uuid=3e6edac2-0a3a-3ace-b3d0-e8573a68bf4c"]}],"mendeley":{"formattedCitation":"(Herring et al., 2012)","plainTextFormattedCitation":"(Herring et al., 2012)","previouslyFormattedCitation":"(Herring et al., 2012)"},"properties":{"noteIndex":0},"schema":"https://github.com/citation-style-language/schema/raw/master/csl-citation.json"}</w:instrText>
      </w:r>
      <w:r>
        <w:fldChar w:fldCharType="separate"/>
      </w:r>
      <w:r w:rsidRPr="00876D34">
        <w:rPr>
          <w:noProof/>
        </w:rPr>
        <w:t>(Herring et al., 2012)</w:t>
      </w:r>
      <w:r>
        <w:fldChar w:fldCharType="end"/>
      </w:r>
    </w:p>
    <w:p w14:paraId="265CB84E" w14:textId="0B974FA2" w:rsidR="00957356" w:rsidRDefault="00957356" w:rsidP="00957356">
      <w:pPr>
        <w:pStyle w:val="ListParagraph"/>
        <w:numPr>
          <w:ilvl w:val="1"/>
          <w:numId w:val="13"/>
        </w:numPr>
      </w:pPr>
      <w:r>
        <w:t xml:space="preserve">Galanin is co-expressed in ~5% of TH neurons in the stellate. After injury (e.g. ischemia), levels increase to almost all neurons after 3 days. </w:t>
      </w:r>
      <w:r>
        <w:fldChar w:fldCharType="begin" w:fldLock="1"/>
      </w:r>
      <w:r>
        <w:instrText>ADDIN CSL_CITATION {"citationItems":[{"id":"ITEM-1","itemData":{"DOI":"10.1016/j.yjmcc.2011.11.016","ISSN":"00222828","abstract":"The autonomic phenotype of congestive cardiac failure is characterised by high sympathetic drive and impaired vagal tone, which are independent predictors of mortality. We hypothesize that impaired bradycardia to peripheral vagal stimulation following high-level sympathetic drive is due to sympatho-vagal crosstalk by the adrenergic co-transmitters galanin and neuropeptide-Y (NPY). Moreover we hypothesize that galanin acts similarly to NPY by reducing vagal acetylcholine release via a receptor mediated, protein kinase-dependent pathway. Prolonged right stellate ganglion stimulation (10Hz, 2min, in the presence of 10μM metoprolol) in an isolated guinea pig atrial preparation with dual autonomic innervation leads to a significant (p&lt;0.05) reduction in the magnitude of vagal bradycardia (5Hz) maintained over the subsequent 20min (n=6). Immunohistochemistry demonstrated the presence of galanin in a small number of tyrosine hydroxylase positive neurons from freshly dissected stellate ganglion tissue sections. Following 3days of tissue culture however, most stellate neurons expressed galanin. Stellate stimulation caused the release of low levels of galanin and significantly higher levels of NPY into the surrounding perfusate (n=6, using ELISA). The reduction in vagal bradycardia post sympathetic stimulation was partially reversed by the galanin receptor antagonist M40 after 10min (1μM, n=5), and completely reversed with the NPY Y 2 receptor antagonist BIIE 0246 at all time points (1μM, n=6). Exogenous galanin (n=6, 50-500nM) also reduced the heart rate response to vagal stimulation but had no effect on the response to carbamylcholine that produced similar degrees of bradycardia (n=6). Galanin (500nM) also significantly attenuated the release of 3H-acetylcholine from isolated atria during field stimulation (5Hz, n=5). The effect of galanin on vagal bradycardia could be abolished by the galanin receptor antagonist M40 (n=5). Importantly the GalR 1 receptor was immunofluorescently co-localised with choline acetyl-transferase containing neurons at the sinoatrial node. The protein kinase C inhibitor calphostin (100nM, n=6) abolished the effect of galanin on vagal bradycardia whilst the protein kinase A inhibitor H89 (500nM, n=6) had no effect. These results demonstrate that prolonged sympathetic activation releases the slowly diffusing adrenergic co-transmitter galanin in addition to NPY, and that this contributes to the attenuation in vagal bradycardia via a reduc…","author":[{"dropping-particle":"","family":"Herring","given":"Neil","non-dropping-particle":"","parse-names":false,"suffix":""},{"dropping-particle":"","family":"Cranley","given":"James","non-dropping-particle":"","parse-names":false,"suffix":""},{"dropping-particle":"","family":"Lokale","given":"Michael N","non-dropping-particle":"","parse-names":false,"suffix":""},{"dropping-particle":"","family":"Li","given":"Dan","non-dropping-particle":"","parse-names":false,"suffix":""},{"dropping-particle":"","family":"Shanks","given":"Julia","non-dropping-particle":"","parse-names":false,"suffix":""},{"dropping-particle":"","family":"Alston","given":"Eric N","non-dropping-particle":"","parse-names":false,"suffix":""},{"dropping-particle":"","family":"Girard","given":"Beatrice M","non-dropping-particle":"","parse-names":false,"suffix":""},{"dropping-particle":"","family":"Carter","given":"Emma","non-dropping-particle":"","parse-names":false,"suffix":""},{"dropping-particle":"","family":"Parsons","given":"Rodney L","non-dropping-particle":"","parse-names":false,"suffix":""},{"dropping-particle":"","family":"Habecker","given":"Beth A","non-dropping-particle":"","parse-names":false,"suffix":""},{"dropping-particle":"","family":"Paterson","given":"David J","non-dropping-particle":"","parse-names":false,"suffix":""}],"container-title":"Journal of Molecular and Cellular Cardiology","id":"ITEM-1","issue":"3","issued":{"date-parts":[["2012"]]},"page":"667-676","title":"The cardiac sympathetic co-transmitter galanin reduces acetylcholine release and vagal bradycardia: Implications for neural control of cardiac excitability","type":"article-journal","volume":"52"},"uris":["http://www.mendeley.com/documents/?uuid=3e6edac2-0a3a-3ace-b3d0-e8573a68bf4c"]}],"mendeley":{"formattedCitation":"(Herring et al., 2012)","plainTextFormattedCitation":"(Herring et al., 2012)","previouslyFormattedCitation":"(Herring et al., 2012)"},"properties":{"noteIndex":0},"schema":"https://github.com/citation-style-language/schema/raw/master/csl-citation.json"}</w:instrText>
      </w:r>
      <w:r>
        <w:fldChar w:fldCharType="separate"/>
      </w:r>
      <w:r w:rsidRPr="00091B4F">
        <w:rPr>
          <w:noProof/>
        </w:rPr>
        <w:t>(Herring et al., 2012)</w:t>
      </w:r>
      <w:r>
        <w:fldChar w:fldCharType="end"/>
      </w:r>
    </w:p>
    <w:p w14:paraId="4E173ECF" w14:textId="53F41893" w:rsidR="00957356" w:rsidRDefault="00957356" w:rsidP="00957356">
      <w:pPr>
        <w:pStyle w:val="ListParagraph"/>
        <w:numPr>
          <w:ilvl w:val="1"/>
          <w:numId w:val="13"/>
        </w:numPr>
      </w:pPr>
      <w:r>
        <w:lastRenderedPageBreak/>
        <w:t>GalR1 is expressed at SA node.</w:t>
      </w:r>
    </w:p>
    <w:p w14:paraId="354F5B12" w14:textId="77777777" w:rsidR="00113FE3" w:rsidRDefault="00113FE3" w:rsidP="00113FE3">
      <w:pPr>
        <w:pStyle w:val="ListParagraph"/>
        <w:widowControl w:val="0"/>
        <w:numPr>
          <w:ilvl w:val="0"/>
          <w:numId w:val="13"/>
        </w:numPr>
        <w:autoSpaceDE w:val="0"/>
        <w:autoSpaceDN w:val="0"/>
        <w:adjustRightInd w:val="0"/>
      </w:pPr>
      <w:r>
        <w:t>Cardiomyocytes</w:t>
      </w:r>
    </w:p>
    <w:p w14:paraId="40659516" w14:textId="77777777" w:rsidR="00113FE3" w:rsidRDefault="00113FE3" w:rsidP="00113FE3">
      <w:pPr>
        <w:pStyle w:val="ListParagraph"/>
        <w:widowControl w:val="0"/>
        <w:numPr>
          <w:ilvl w:val="1"/>
          <w:numId w:val="13"/>
        </w:numPr>
        <w:autoSpaceDE w:val="0"/>
        <w:autoSpaceDN w:val="0"/>
        <w:adjustRightInd w:val="0"/>
      </w:pPr>
      <w:r>
        <w:t xml:space="preserve">B1 and B2 adrenergic receptors are present in cardiac myocytes at sympathetic synaptic terminals; B1AR accumulate at synapses, while B2AR undergo endocytosis/internalization. </w:t>
      </w:r>
      <w:r>
        <w:fldChar w:fldCharType="begin" w:fldLock="1"/>
      </w:r>
      <w:r>
        <w:instrText>ADDIN CSL_CITATION {"citationItems":[{"id":"ITEM-1","itemData":{"DOI":"10.1083/jcb.200604167","ISSN":"00219525","abstract":"The sympathetic nervous system regulates cardiac function through the activation of adrenergic receptors (ARs). β1 and β2ARs are the primary sympathetic receptors in the heart and play different roles in regulating cardiac contractile function and remodeling in response to injury. In this study, we examine the targeting and trafficking of β1 and β2ARs at cardiac sympathetic synapses in vitro. Sympathetic neurons form functional synapses with neonatal cardiac myocytes in culture. The myocyte membrane develops into specialized zones that surround contacting axons and contain accumulations of the scaffold proteins SAP97 and AKAP79/150 but are deficient in caveolin-3. The β1ARs are enriched within these zones, whereas β2ARs are excluded from them after stimulation of neuronal activity. The results indicate that specialized signaling domains are organized in cardiac myocytes at sites of contact with sympathetic neurons and that these domains are likely to play a role in the subtype-specific regulation of cardiac function by β1 and β2ARs in vivo.","author":[{"dropping-particle":"","family":"Shcherbakova","given":"Olga G.","non-dropping-particle":"","parse-names":false,"suffix":""},{"dropping-particle":"","family":"Hurt","given":"Carl M.","non-dropping-particle":"","parse-names":false,"suffix":""},{"dropping-particle":"","family":"Xiang","given":"Yang","non-dropping-particle":"","parse-names":false,"suffix":""},{"dropping-particle":"","family":"Dell'Acqua","given":"Mark L.","non-dropping-particle":"","parse-names":false,"suffix":""},{"dropping-particle":"","family":"Zhang","given":"Qi","non-dropping-particle":"","parse-names":false,"suffix":""},{"dropping-particle":"","family":"Tsien","given":"Richard W.","non-dropping-particle":"","parse-names":false,"suffix":""},{"dropping-particle":"","family":"Kobilka","given":"Brian K.","non-dropping-particle":"","parse-names":false,"suffix":""}],"container-title":"Journal of Cell Biology","id":"ITEM-1","issue":"4","issued":{"date-parts":[["2007"]]},"page":"521-533","title":"Organization of β-adrenoceptor signaling compartments by sympathetic innervation of cardiac myocytes","type":"article-journal","volume":"176"},"uris":["http://www.mendeley.com/documents/?uuid=1e15ac28-ab4f-31f5-92e9-81dd758890ed"]}],"mendeley":{"formattedCitation":"(Shcherbakova et al., 2007)","plainTextFormattedCitation":"(Shcherbakova et al., 2007)","previouslyFormattedCitation":"(Shcherbakova et al., 2007)"},"properties":{"noteIndex":0},"schema":"https://github.com/citation-style-language/schema/raw/master/csl-citation.json"}</w:instrText>
      </w:r>
      <w:r>
        <w:fldChar w:fldCharType="separate"/>
      </w:r>
      <w:r w:rsidRPr="005523B2">
        <w:rPr>
          <w:noProof/>
        </w:rPr>
        <w:t>(Shcherbakova et al., 2007)</w:t>
      </w:r>
      <w:r>
        <w:fldChar w:fldCharType="end"/>
      </w:r>
      <w:r>
        <w:t xml:space="preserve"> Beta-agonists lead to increase in cardiac mass through increased size of cardiac myocytes. </w:t>
      </w:r>
      <w:r>
        <w:fldChar w:fldCharType="begin" w:fldLock="1"/>
      </w:r>
      <w:r>
        <w:instrText>ADDIN CSL_CITATION {"citationItems":[{"id":"ITEM-1","itemData":{"DOI":"10.1016/j.bbamcr.2016.01.009","ISSN":"18792596","abstract":"Starting from the late embryonic development, the sympathetic nervous system extensively innervates the heart and modulates its activity during the entire lifespan. The distribution of myocardial sympathetic processes is finely regulated by the secretion of limiting amounts of pro-survival neurotrophic factors by cardiac cells. Norepinephrine release by the neurons rapidly modulates myocardial electrophysiology, and increases the rate and force of cardiomyocyte contractions. Sympathetic processes establish direct interaction with cardiomyocytes, characterized by the presence of neurotransmitter vesicles and reduced cell-cell distance. Whether such contacts have a functional role in both neurotrophin- and catecholamine-dependent communication between the two cell types, is poorly understood. In this review we will address the effects of the sympathetic neuron activity on the myocardium and the hypothesis that the direct neuro-cardiac contact might have a key role both in norepinephrine and neurotrophin mediated signaling. This article is part of a Special Issue entitled: Cardiomyocyte Biology: Integration of Developmental and Environmental Cues in the Heart edited by Marcus Schaub and Hughes Abriel.","author":[{"dropping-particle":"","family":"Franzoso","given":"Mauro","non-dropping-particle":"","parse-names":false,"suffix":""},{"dropping-particle":"","family":"Zaglia","given":"Tania","non-dropping-particle":"","parse-names":false,"suffix":""},{"dropping-particle":"","family":"Mongillo","given":"Marco","non-dropping-particle":"","parse-names":false,"suffix":""}],"container-title":"Biochimica et Biophysica Acta - Molecular Cell Research","id":"ITEM-1","issue":"7","issued":{"date-parts":[["2016"]]},"page":"1904-1915","publisher":"Elsevier B.V.","title":"Putting together the clues of the everlasting neuro-cardiac liaison","type":"article-journal","volume":"1863"},"uris":["http://www.mendeley.com/documents/?uuid=0a395410-4370-4d22-8e53-ea6bda62eca5"]},{"id":"ITEM-2","itemData":{"DOI":"10.1093/cvr/cvs320","ISSN":"00086363","abstract":"AIMS: Increased cardiac sympathetic neuron (SN) activity has been associated with pathologies such as heart failure and hypertrophy, suggesting that cardiac innervation regulates cardiomyocyte trophism. Whether continuous input from the SNs is required for the maintenance of the cardiomyocyte size has not been determined thus far.\\n\\nMETHODS AND RESULTS: To address the role of cardiac innervation in cardiomyocyte size regulation, we monitored the effect of pharmacological sympathetic denervation in mice on cardiac structure, function, and signalling from 24 h to 30 days in the absence of other pathological stimuli. SN ablation caused an immediate reduction in the cardiomyocyte size with minimal consequences on the resting contractile function. Atrophic remodelling was mediated by the ubiquitin-proteasome system through FOXO-dependent early induction of the muscle-specific E3 ubiquitin ligases Atrogin-1/MAFbx and MuRF1, which was followed by activation of the autophagy-lysosome system. MuRF1 was found to be determinant in denervation atrophy as remodelling did not develop in denervated MuRF1 knock-out (KO) hearts. These effects were caused by decreased basal stimulation of cardiomyocyte β2-adrenoceptor (AR), as atrophy was prevented by treatment of denervated mice with the β2-AR agonist clenbuterol. Consistent with these data, we also observed that β2-AR KO mice showed cardiac atrophy at rest.\\n\\nCONCLUSION: Cardiac SNs are strong regulators of the cardiomyocyte size via β2-AR-dependent repression of proteolysis, demonstrating that the neuro-cardiac axis operates constitutively for the determination of the physiological cardiomyocyte size. These results are of great clinical relevance given the role of β-AR in cardiovascular diseases and their modulation in therapy.","author":[{"dropping-particle":"","family":"Zaglia","given":"Tania","non-dropping-particle":"","parse-names":false,"suffix":""},{"dropping-particle":"","family":"Milan","given":"Giulia","non-dropping-particle":"","parse-names":false,"suffix":""},{"dropping-particle":"","family":"Franzoso","given":"Mauro","non-dropping-particle":"","parse-names":false,"suffix":""},{"dropping-particle":"","family":"Bertaggia","given":"Enrico","non-dropping-particle":"","parse-names":false,"suffix":""},{"dropping-particle":"","family":"Pianca","given":"Nicola","non-dropping-particle":"","parse-names":false,"suffix":""},{"dropping-particle":"","family":"Piasentini","given":"Eleonora","non-dropping-particle":"","parse-names":false,"suffix":""},{"dropping-particle":"","family":"Voltarelli","given":"Vanessa A","non-dropping-particle":"","parse-names":false,"suffix":""},{"dropping-particle":"","family":"Chiavegato","given":"David","non-dropping-particle":"","parse-names":false,"suffix":""},{"dropping-particle":"","family":"Brum","given":"Patricia C","non-dropping-particle":"","parse-names":false,"suffix":""},{"dropping-particle":"","family":"Glass","given":"David J","non-dropping-particle":"","parse-names":false,"suffix":""},{"dropping-particle":"","family":"Schiaffino","given":"Stefano","non-dropping-particle":"","parse-names":false,"suffix":""},{"dropping-particle":"","family":"Sandri","given":"Marco","non-dropping-particle":"","parse-names":false,"suffix":""},{"dropping-particle":"","family":"Mongillo","given":"Marco","non-dropping-particle":"","parse-names":false,"suffix":""}],"container-title":"Cardiovascular Research","id":"ITEM-2","issue":"2","issued":{"date-parts":[["2013"]]},"page":"240-250","title":"Cardiac sympathetic neurons provide trophic signal to the heart via β2-adrenoceptor-dependent regulation of proteolysis","type":"article-journal","volume":"97"},"uris":["http://www.mendeley.com/documents/?uuid=325cbaff-81db-3987-9bf7-0e2140f0be73"]}],"mendeley":{"formattedCitation":"(Franzoso, Zaglia, &amp; Mongillo, 2016; Zaglia et al., 2013)","plainTextFormattedCitation":"(Franzoso, Zaglia, &amp; Mongillo, 2016; Zaglia et al., 2013)","previouslyFormattedCitation":"(Franzoso, Zaglia, &amp; Mongillo, 2016; Zaglia et al., 2013)"},"properties":{"noteIndex":0},"schema":"https://github.com/citation-style-language/schema/raw/master/csl-citation.json"}</w:instrText>
      </w:r>
      <w:r>
        <w:fldChar w:fldCharType="separate"/>
      </w:r>
      <w:r w:rsidRPr="00357E51">
        <w:rPr>
          <w:noProof/>
        </w:rPr>
        <w:t>(Franzoso, Zaglia, &amp; Mongillo, 2016; Zaglia et al., 2013)</w:t>
      </w:r>
      <w:r>
        <w:fldChar w:fldCharType="end"/>
      </w:r>
      <w:r>
        <w:t xml:space="preserve"> </w:t>
      </w:r>
    </w:p>
    <w:p w14:paraId="565F9F03" w14:textId="43AA385E" w:rsidR="00113FE3" w:rsidRDefault="00113FE3" w:rsidP="00113FE3">
      <w:pPr>
        <w:pStyle w:val="ListParagraph"/>
        <w:widowControl w:val="0"/>
        <w:numPr>
          <w:ilvl w:val="1"/>
          <w:numId w:val="13"/>
        </w:numPr>
        <w:autoSpaceDE w:val="0"/>
        <w:autoSpaceDN w:val="0"/>
        <w:adjustRightInd w:val="0"/>
      </w:pPr>
      <w:r>
        <w:t xml:space="preserve">Almost all cardiomyocytes are in contact with sympathetic neurons (similar proportion to contact c- capillaries). </w:t>
      </w:r>
      <w:r>
        <w:fldChar w:fldCharType="begin" w:fldLock="1"/>
      </w:r>
      <w:r>
        <w:instrText>ADDIN CSL_CITATION {"citationItems":[{"id":"ITEM-1","itemData":{"DOI":"10.1093/cvr/cvt179","ISSN":"0008-6363","PMID":"23860811","author":[{"dropping-particle":"","family":"Hirsch","given":"Emilio","non-dropping-particle":"","parse-names":false,"suffix":""},{"dropping-particle":"","family":"Hilfiker-Kleiner","given":"Denise","non-dropping-particle":"","parse-names":false,"suffix":""},{"dropping-particle":"","family":"Balligand","given":"Jean-Luc","non-dropping-particle":"","parse-names":false,"suffix":""},{"dropping-particle":"","family":"Tarone","given":"Guido","non-dropping-particle":"","parse-names":false,"suffix":""},{"dropping-particle":"","family":"Windt","given":"Leon","non-dropping-particle":"De","parse-names":false,"suffix":""},{"dropping-particle":"","family":"Bauersachs","given":"Johann","non-dropping-particle":"","parse-names":false,"suffix":""},{"dropping-particle":"","family":"Ferdinandy","given":"Peter","non-dropping-particle":"","parse-names":false,"suffix":""},{"dropping-particle":"","family":"Davidson","given":"Sean","non-dropping-particle":"","parse-names":false,"suffix":""},{"dropping-particle":"","family":"Hausenloy","given":"Derek J","non-dropping-particle":"","parse-names":false,"suffix":""},{"dropping-particle":"","family":"Schulz","given":"Rainer","non-dropping-particle":"","parse-names":false,"suffix":""}],"container-title":"Cardiovascular Research","id":"ITEM-1","issue":"4","issued":{"date-parts":[["2013","9","1"]]},"page":"595-599","title":"Interaction of the heart and its close and distant neighbours: report of the Meeting of the ESC Working Groups Myocardial Function and Cellular Biology","type":"article-journal","volume":"99"},"uris":["http://www.mendeley.com/documents/?uuid=d9c52640-92f7-3df0-a12b-a68deabef8ea"]}],"mendeley":{"formattedCitation":"(Hirsch et al., 2013)","plainTextFormattedCitation":"(Hirsch et al., 2013)","previouslyFormattedCitation":"(Hirsch et al., 2013)"},"properties":{"noteIndex":0},"schema":"https://github.com/citation-style-language/schema/raw/master/csl-citation.json"}</w:instrText>
      </w:r>
      <w:r>
        <w:fldChar w:fldCharType="separate"/>
      </w:r>
      <w:r w:rsidRPr="00D96560">
        <w:rPr>
          <w:noProof/>
        </w:rPr>
        <w:t>(Hirsch et al., 2013)</w:t>
      </w:r>
      <w:r>
        <w:fldChar w:fldCharType="end"/>
      </w:r>
      <w:r>
        <w:t xml:space="preserve"> Basal/trophic sympathetic release leads to cardiomyocyte </w:t>
      </w:r>
      <w:proofErr w:type="spellStart"/>
      <w:r>
        <w:t>eutrophy</w:t>
      </w:r>
      <w:proofErr w:type="spellEnd"/>
      <w:r>
        <w:t xml:space="preserve"> (loss of beta-agonism leads to atrophy).</w:t>
      </w:r>
    </w:p>
    <w:p w14:paraId="25783913" w14:textId="41934F4D" w:rsidR="00EB5B2E" w:rsidRDefault="00EB5B2E" w:rsidP="00EB5B2E"/>
    <w:p w14:paraId="4B56055A" w14:textId="52D3F949" w:rsidR="0065071C" w:rsidRPr="0065071C" w:rsidRDefault="0065071C" w:rsidP="00EB5B2E">
      <w:pPr>
        <w:rPr>
          <w:u w:val="single"/>
        </w:rPr>
      </w:pPr>
      <w:r w:rsidRPr="0065071C">
        <w:rPr>
          <w:u w:val="single"/>
        </w:rPr>
        <w:t>Function</w:t>
      </w:r>
    </w:p>
    <w:p w14:paraId="290F4F05" w14:textId="1E83DD36" w:rsidR="0065071C" w:rsidRDefault="0065071C" w:rsidP="00EB5B2E"/>
    <w:p w14:paraId="03D55CD4" w14:textId="77777777" w:rsidR="00957356" w:rsidRDefault="00957356" w:rsidP="00957356">
      <w:pPr>
        <w:pStyle w:val="ListParagraph"/>
        <w:widowControl w:val="0"/>
        <w:numPr>
          <w:ilvl w:val="0"/>
          <w:numId w:val="13"/>
        </w:numPr>
        <w:autoSpaceDE w:val="0"/>
        <w:autoSpaceDN w:val="0"/>
        <w:adjustRightInd w:val="0"/>
      </w:pPr>
      <w:r>
        <w:t>Coronary baroreceptor</w:t>
      </w:r>
    </w:p>
    <w:p w14:paraId="2B56E864" w14:textId="77777777" w:rsidR="00957356" w:rsidRDefault="00957356" w:rsidP="00957356">
      <w:pPr>
        <w:pStyle w:val="ListParagraph"/>
        <w:widowControl w:val="0"/>
        <w:numPr>
          <w:ilvl w:val="1"/>
          <w:numId w:val="13"/>
        </w:numPr>
        <w:autoSpaceDE w:val="0"/>
        <w:autoSpaceDN w:val="0"/>
        <w:adjustRightInd w:val="0"/>
      </w:pPr>
      <w:r>
        <w:t xml:space="preserve">Baroreceptor reflex vagally mediated: high coronary pressure leads to sympathetic inhibition, but low pressures lead to delayed/slow efferent sympathetic outflow/vasoconstriction. </w:t>
      </w:r>
      <w:r>
        <w:fldChar w:fldCharType="begin" w:fldLock="1"/>
      </w:r>
      <w:r>
        <w:instrText>ADDIN CSL_CITATION {"citationItems":[{"id":"ITEM-1","itemData":{"DOI":"10.1113/expphysiol.1996.sp003997","ISSN":"09580670","abstract":"This research was designed to compare coronary, carotid and aortic arch baroreceptors in terms of the ranges of pressures required to elicit reflex vascular responses and the possible differences between the responses to pulsatile and non-pulsatile stimuli. Dogs were anaesthetized with alpha-chloralose, artificially ventilated and the chests opened wide. A perfusion circuit allowed independent control of pressures distending the three baroreceptor regions. A cardiopulmonary bypass and ventricular fibrillation prevented cardiac pulsations from influencing coronary baroreceptor pressure. The caudal region of the animal was perfused at constant flow and vascular resistance responses were assessed from changes in perfusion pressure. Only tests in which the overall response exceeded 3 kPa (22.5 mmHg) were analyzed. Reflex responses were obtained to significantly lower coronary pressures than were required to induce responses from other regions. The inflexion points of the stimulus-response curves for pulsatile coronary, carotid and aortic pressures were 10.5 +/- 0.6, 15.5 +/- 1.8 and 16.4 +/- 1.7 kPa (79 +/- 5, 116 +/- 14 and 123 +/- 13 mmHg, respectively; values are means +/- S.E.M.). When the responses to pulsatile stimuli were compared with those to non-pulsatile stimuli, it was noted that for the carotid receptors, lower pressures were required to induce responses (inflexion pressure less) and the slope of the stimulus-response curve was less. Pulsatile aortic pressures induced a parallel (downward) displacement of the curve but no change in inflexion point or slope. The coronary baroreceptor stimulus-response relationship was unaffected by pulsatility. These results show differences between the characteristics of the three baroreceptors with coronary receptors being unaffected by pressure pulsatility but likely to be of importance in hypotensive situations.","author":[{"dropping-particle":"","family":"McMahon","given":"N. C.","non-dropping-particle":"","parse-names":false,"suffix":""},{"dropping-particle":"","family":"Drinkhill","given":"M. J.","non-dropping-particle":"","parse-names":false,"suffix":""},{"dropping-particle":"","family":"Hainsworth","given":"R.","non-dropping-particle":"","parse-names":false,"suffix":""}],"container-title":"Experimental Physiology","id":"ITEM-1","issue":"6","issued":{"date-parts":[["1996"]]},"page":"969-981","title":"Vascular responses to stimulation of carotid, aortic and coronary artery baroreceptors with pulsatile and non-pulsatile pressures in anaesthetized dogs","type":"article-journal","volume":"81"},"uris":["http://www.mendeley.com/documents/?uuid=bf823975-41ff-4d2c-b295-386a9830f901"]},{"id":"ITEM-2","itemData":{"author":[{"dropping-particle":"","family":"Drinkhill","given":"M J","non-dropping-particle":"","parse-names":false,"suffix":""},{"dropping-particle":"","family":"Mcmahon","given":"N C","non-dropping-particle":"","parse-names":false,"suffix":""},{"dropping-particle":"","family":"Hainsworth","given":"R","non-dropping-particle":"","parse-names":false,"suffix":""}],"container-title":"Physiology","id":"ITEM-2","issued":{"date-parts":[["1996"]]},"page":"261-269","title":"Delayed sympathetic efferent responses to coronary baroreceptor unloading in anaesthetized dogs independent control of pressures to the aortic root , including the coronary arteries , the aortic arch and the carotid sinuses . Electrophysiological recordin","type":"article-journal"},"uris":["http://www.mendeley.com/documents/?uuid=c11fc773-b234-4ac5-927b-b588f8ce7649"]}],"mendeley":{"formattedCitation":"(Drinkhill, Mcmahon, &amp; Hainsworth, 1996; McMahon, Drinkhill, &amp; Hainsworth, 1996)","plainTextFormattedCitation":"(Drinkhill, Mcmahon, &amp; Hainsworth, 1996; McMahon, Drinkhill, &amp; Hainsworth, 1996)","previouslyFormattedCitation":"(Drinkhill, Mcmahon, &amp; Hainsworth, 1996; McMahon, Drinkhill, &amp; Hainsworth, 1996)"},"properties":{"noteIndex":0},"schema":"https://github.com/citation-style-language/schema/raw/master/csl-citation.json"}</w:instrText>
      </w:r>
      <w:r>
        <w:fldChar w:fldCharType="separate"/>
      </w:r>
      <w:r w:rsidRPr="001A2B25">
        <w:rPr>
          <w:noProof/>
        </w:rPr>
        <w:t>(Drinkhill, Mcmahon, &amp; Hainsworth, 1996; McMahon, Drinkhill, &amp; Hainsworth, 1996)</w:t>
      </w:r>
      <w:r>
        <w:fldChar w:fldCharType="end"/>
      </w:r>
    </w:p>
    <w:p w14:paraId="401E00B8" w14:textId="77777777" w:rsidR="00957356" w:rsidRDefault="00957356" w:rsidP="00957356">
      <w:pPr>
        <w:pStyle w:val="ListParagraph"/>
        <w:widowControl w:val="0"/>
        <w:numPr>
          <w:ilvl w:val="0"/>
          <w:numId w:val="13"/>
        </w:numPr>
        <w:autoSpaceDE w:val="0"/>
        <w:autoSpaceDN w:val="0"/>
        <w:adjustRightInd w:val="0"/>
      </w:pPr>
      <w:r>
        <w:t>Coronary blood flow</w:t>
      </w:r>
    </w:p>
    <w:p w14:paraId="5A0E7C1E" w14:textId="77777777" w:rsidR="00957356" w:rsidRDefault="00957356" w:rsidP="00957356">
      <w:pPr>
        <w:pStyle w:val="ListParagraph"/>
        <w:widowControl w:val="0"/>
        <w:numPr>
          <w:ilvl w:val="1"/>
          <w:numId w:val="13"/>
        </w:numPr>
        <w:autoSpaceDE w:val="0"/>
        <w:autoSpaceDN w:val="0"/>
        <w:adjustRightInd w:val="0"/>
      </w:pPr>
      <w:r>
        <w:t xml:space="preserve">Sympathetic coronary vasoconstriction can be attenuated/blocked by adenosine. </w:t>
      </w:r>
      <w:r>
        <w:fldChar w:fldCharType="begin" w:fldLock="1"/>
      </w:r>
      <w:r>
        <w:instrText>ADDIN CSL_CITATION {"citationItems":[{"id":"ITEM-1","itemData":{"DOI":"10.1152/ajpheart.1997.272.1.H25","ISSN":"0363-6135","PMID":"9038919","abstract":"Adenosine plays an important role in postischemic dysfunction of cardiac sympathetic nerves because exogenously infused adenosine produces and adenosine deaminase prevents \"neural stunning.\" We examined whether adenosine acts via a specific receptor mechanism to produce neural stunning. Anesthetized dogs were treated with propranolol to attenuate increases in coronary flow due to adrenergic stimulation of myocardial metabolism. A 15-min occlusion of the left anterior descending coronary artery (LAD) attenuated subsequent LAD coronary vasoconstriction to bilateral sympathetic stimulation during reperfusion by 75% (P &lt; 0.05). Coronary infusion of the adenosine-receptor antagonist 8-p-sulfophenyltheophylline (nonspecific), 8-cyclopentyl-1,3-dipropylxanthine (A1 specific), or 3,7-dimethyl-1-propagylxanthine (A2 specific) during LAD occlusion prevented the attenuation of sympathetic coronary constriction. In separate experiments, either the specific adenosine agonist N6-cyclopentyl-adenosine (A1 specific) or CGS-21680 (A2 specific) or a combination of both agonists was infused into the LAD for 15 min. Neither agonist alone attenuated subsequent sympathetic coronary constriction. In contrast, 15 min after the combined administration of both agonists, sympathetic vasoconstriction was reduced. We conclude that adenosine is capable of attenuating neurogenic coronary constriction through a receptor-mediated mechanism. Activation of more than one receptor subtype is necessary to produce neural stunning.","author":[{"dropping-particle":"","family":"Abe","given":"T.","non-dropping-particle":"","parse-names":false,"suffix":""},{"dropping-particle":"","family":"Morgan","given":"D. A.","non-dropping-particle":"","parse-names":false,"suffix":""},{"dropping-particle":"","family":"Gutterman","given":"D. D.","non-dropping-particle":"","parse-names":false,"suffix":""}],"container-title":"American Journal of Physiology-Heart and Circulatory Physiology","id":"ITEM-1","issue":"1","issued":{"date-parts":[["1997","1"]]},"page":"H25-H34","title":"Role of adenosine receptor subtypes in neural stunning of sympathetic coronary innervation","type":"article-journal","volume":"272"},"uris":["http://www.mendeley.com/documents/?uuid=ca494988-b470-3066-87e9-7f65f7965bb0"]}],"mendeley":{"formattedCitation":"(Abe, Morgan, &amp; Gutterman, 1997)","plainTextFormattedCitation":"(Abe, Morgan, &amp; Gutterman, 1997)","previouslyFormattedCitation":"(Abe, Morgan, &amp; Gutterman, 1997)"},"properties":{"noteIndex":0},"schema":"https://github.com/citation-style-language/schema/raw/master/csl-citation.json"}</w:instrText>
      </w:r>
      <w:r>
        <w:fldChar w:fldCharType="separate"/>
      </w:r>
      <w:r w:rsidRPr="00D801B9">
        <w:rPr>
          <w:noProof/>
        </w:rPr>
        <w:t>(Abe, Morgan, &amp; Gutterman, 1997)</w:t>
      </w:r>
      <w:r>
        <w:fldChar w:fldCharType="end"/>
      </w:r>
    </w:p>
    <w:p w14:paraId="78BC6C9A" w14:textId="6C64E9B6" w:rsidR="00957356" w:rsidRDefault="00957356" w:rsidP="00957356">
      <w:pPr>
        <w:pStyle w:val="ListParagraph"/>
        <w:widowControl w:val="0"/>
        <w:numPr>
          <w:ilvl w:val="1"/>
          <w:numId w:val="13"/>
        </w:numPr>
        <w:autoSpaceDE w:val="0"/>
        <w:autoSpaceDN w:val="0"/>
        <w:adjustRightInd w:val="0"/>
      </w:pPr>
      <w:r>
        <w:t xml:space="preserve">Increased sympathetic tone leads to increased coronary vasodilation based on NE content of sympathetic nerve terminals (LAD &gt; </w:t>
      </w:r>
      <w:proofErr w:type="spellStart"/>
      <w:r>
        <w:t>LCx</w:t>
      </w:r>
      <w:proofErr w:type="spellEnd"/>
      <w:r>
        <w:t xml:space="preserve"> &gt; RCA), but only in cardiac transplant patients. </w:t>
      </w:r>
      <w:r>
        <w:fldChar w:fldCharType="begin" w:fldLock="1"/>
      </w:r>
      <w:r w:rsidR="00B85DFE">
        <w:instrText>ADDIN CSL_CITATION {"citationItems":[{"id":"ITEM-1","itemData":{"DOI":"10.1056/nejm199704243361703","ISSN":"0028-4793","abstract":"Background: The role of cardiac sympathetic nerves in regulating coronary blood flow is controversial. We sought to determine the degree to which cardiac efferent sympathetic signals modulate coronary blood flow. The heterogeneous sympathetic reinnervation in transplanted hearts provides a model for studying the vasomotor responses to adrenergic stimulation in reinnervated and denervated coronary territories of the same heart. Methods: We studied 14 cardiac-transplant recipients who had normal coronary arteries and no evidence of rejection and 8 normal subjects. We used positron-emission tomography with [11C]hydroxyephedrine, an analogue of norepinephrine, to delineate sympathetic innervation. Using [13N]ammonia, we measured myocardial blood flow at rest, during adenosine-induced hyperemia, and in response to sympathetic stimulation induced by cold pressor testing. Results: In the transplant recipients, the uptake of [11C]hydroxyephedrine was greater in the territory served by the left anterior descending artery (mean±SE, 0.15±0.01) than in those served by the right coronary artery (0.07±0.01, P&lt;0.001) or the circumflex artery (0.09±0.01, P&lt;0.001). The basal flow was similar in all three regions, as was the percent increase in flow during hyperemia. However, the increase in flow in response to cold pressor testing was higher in the territory of the left anterior descending artery (46±10 percent) than in those of the right coronary artery (16±6 percent, P=0.01) or the circumflex artery (23±6 percent, P=0.06), although the changes in hemodynamics and levels of circulating catecholamines were similar. No such regional differences were observed in the normal subjects. Conclusions: Increases in coronary blood flow in response to sympathetic stimulation correlated with the regional norepinephrine content in the cardiac sympathetic-nerve terminals. These findings suggest that cardiac adrenergic signals play an important part in regulating myocardial blood flow.","author":[{"dropping-particle":"","family":"Carli","given":"Marcelo F.","non-dropping-particle":"Di","parse-names":false,"suffix":""},{"dropping-particle":"","family":"Tobes","given":"Michael C.","non-dropping-particle":"","parse-names":false,"suffix":""},{"dropping-particle":"","family":"Mangner","given":"Thomas","non-dropping-particle":"","parse-names":false,"suffix":""},{"dropping-particle":"","family":"Levine","given":"Arlene Barry","non-dropping-particle":"","parse-names":false,"suffix":""},{"dropping-particle":"","family":"Muzik","given":"Otto","non-dropping-particle":"","parse-names":false,"suffix":""},{"dropping-particle":"","family":"Chakroborty","given":"Pulak","non-dropping-particle":"","parse-names":false,"suffix":""},{"dropping-particle":"","family":"Levine","given":"T. Barry","non-dropping-particle":"","parse-names":false,"suffix":""}],"container-title":"New England Journal of Medicine","id":"ITEM-1","issue":"17","issued":{"date-parts":[["2002","4","24"]]},"page":"1208-1216","publisher":"Massachusetts Medical Society","title":"Effects of Cardiac Sympathetic Innervation on Coronary Blood Flow","type":"article-journal","volume":"336"},"uris":["http://www.mendeley.com/documents/?uuid=90c3adad-61a8-3150-8b82-adf07b687aa9"]}],"mendeley":{"formattedCitation":"(Di Carli et al., 2002)","plainTextFormattedCitation":"(Di Carli et al., 2002)","previouslyFormattedCitation":"(Di Carli et al., 2002)"},"properties":{"noteIndex":0},"schema":"https://github.com/citation-style-language/schema/raw/master/csl-citation.json"}</w:instrText>
      </w:r>
      <w:r>
        <w:fldChar w:fldCharType="separate"/>
      </w:r>
      <w:r w:rsidRPr="00336C37">
        <w:rPr>
          <w:noProof/>
        </w:rPr>
        <w:t>(Di Carli et al., 2002)</w:t>
      </w:r>
      <w:r>
        <w:fldChar w:fldCharType="end"/>
      </w:r>
      <w:r>
        <w:t xml:space="preserve"> Suggest EC influences on IC may exist.</w:t>
      </w:r>
    </w:p>
    <w:p w14:paraId="6F9F4AC0" w14:textId="77777777" w:rsidR="00957356" w:rsidRDefault="00957356" w:rsidP="00957356">
      <w:pPr>
        <w:pStyle w:val="ListParagraph"/>
        <w:numPr>
          <w:ilvl w:val="1"/>
          <w:numId w:val="13"/>
        </w:numPr>
      </w:pPr>
      <w:r>
        <w:t xml:space="preserve">Innervated by both adrenergic and cholinergic neurons. Smaller arteries/arterioles contain more nerve terminals than larger coronary arteries. </w:t>
      </w:r>
      <w:r>
        <w:fldChar w:fldCharType="begin" w:fldLock="1"/>
      </w:r>
      <w:r>
        <w:instrText>ADDIN CSL_CITATION {"citationItems":[{"id":"ITEM-1","itemData":{"ISSN":"0021-8782","PMID":"4160131","author":[{"dropping-particle":"","family":"Lever","given":"J D","non-dropping-particle":"","parse-names":false,"suffix":""},{"dropping-particle":"","family":"Ahmed","given":"M","non-dropping-particle":"","parse-names":false,"suffix":""},{"dropping-particle":"","family":"Irvine","given":"G","non-dropping-particle":"","parse-names":false,"suffix":""}],"container-title":"Journal of anatomy","id":"ITEM-1","issue":"Pt 4","issued":{"date-parts":[["1965","10"]]},"page":"829-40","publisher":"Wiley-Blackwell","title":"Neuromuscular and intercellular relationships in the coronary arterioles. A morphological and quantitative study by light and electron microscopy.","type":"article-journal","volume":"99"},"uris":["http://www.mendeley.com/documents/?uuid=2b316350-26a2-320e-b422-cbef94fd765e"]}],"mendeley":{"formattedCitation":"(Lever, Ahmed, &amp; Irvine, 1965)","plainTextFormattedCitation":"(Lever, Ahmed, &amp; Irvine, 1965)","previouslyFormattedCitation":"(Lever, Ahmed, &amp; Irvine, 1965)"},"properties":{"noteIndex":0},"schema":"https://github.com/citation-style-language/schema/raw/master/csl-citation.json"}</w:instrText>
      </w:r>
      <w:r>
        <w:fldChar w:fldCharType="separate"/>
      </w:r>
      <w:r w:rsidRPr="00B7305E">
        <w:rPr>
          <w:noProof/>
        </w:rPr>
        <w:t>(Lever, Ahmed, &amp; Irvine, 1965)</w:t>
      </w:r>
      <w:r>
        <w:fldChar w:fldCharType="end"/>
      </w:r>
    </w:p>
    <w:p w14:paraId="4D039CDD" w14:textId="40441202" w:rsidR="00957356" w:rsidRDefault="00957356" w:rsidP="00957356">
      <w:pPr>
        <w:pStyle w:val="ListParagraph"/>
        <w:numPr>
          <w:ilvl w:val="1"/>
          <w:numId w:val="13"/>
        </w:numPr>
      </w:pPr>
      <w:r>
        <w:t xml:space="preserve">B1AR predominantly in larger coronary conduit arteries (B1AR:B2AR in ~2:1 ratio) &gt; 100 µm, while in smaller coronary arteries &lt; 100 µm, B1AR ~= B2AR. </w:t>
      </w:r>
      <w:r>
        <w:fldChar w:fldCharType="begin" w:fldLock="1"/>
      </w:r>
      <w:r>
        <w:instrText>ADDIN CSL_CITATION {"citationItems":[{"id":"ITEM-1","itemData":{"ISSN":"0009-7330","PMID":"2838202","abstract":"beta 2-Receptors constitute only 10-30% of the total beta-adrenergic receptors in mammalian ventricular myocardium, but their precise tissue location cannot be determined easily by measuring physiological variables. To delineate the distribution of beta-receptor subtypes in myocytic and vascular components of the heart, we incubated transmural sections of canine left ventricle with [125Iodo]cyanopindolol and selected concentrations of the beta 1-selective antagonist betaxolol or the beta 2-selective antagonist ICI 118,551. Detailed competition binding data were best accounted for by a two-site model in which approximately 75% of total sites were beta 1- and 25% were beta 2-receptors. The relative proportions of beta-receptor subtypes in myocytic and vascular components were assessed autoradiographically by analyzing the density of binding sites in transmural sections incubated with radioligand and subtype-selective displacers. Betaxolol (10(-7) M) reduced the density of radioligand binding sites by 44% in regions composed primarily of ventricular myocytes but by less than 5% in small coronary arterioles. ICI 118,551 (10(-7) M) reduced radioligand binding-site density by 18% in myocytic regions and by 55% in small arterioles. In myocytic regions, these data indicated a subtype composition of approximately 85% beta 1- and 15% beta 2-sites. In contrast, arterioles contained almost exclusively the beta 2-subtype. The diameters of coronary vessels in which beta 2-receptors were found to be selectively increased fell within a narrow range (mean +/- SD, 35 +/- 11 microns; range, 16-55 microns). Small mural arteries and venules did not contain a significantly higher proportion of beta 2-receptors than adjacent myocytic regions.","author":[{"dropping-particle":"","family":"Murphree","given":"S S","non-dropping-particle":"","parse-names":false,"suffix":""},{"dropping-particle":"","family":"Saffitz","given":"J E","non-dropping-particle":"","parse-names":false,"suffix":""}],"container-title":"Circulation research","id":"ITEM-1","issue":"1","issued":{"date-parts":[["1988","7"]]},"page":"117-25","title":"Delineation of the distribution of beta-adrenergic receptor subtypes in canine myocardium.","type":"article-journal","volume":"63"},"uris":["http://www.mendeley.com/documents/?uuid=7e29eac6-0f53-3c17-87ae-2aa9a4346d9a"]}],"mendeley":{"formattedCitation":"(Murphree &amp; Saffitz, 1988)","plainTextFormattedCitation":"(Murphree &amp; Saffitz, 1988)","previouslyFormattedCitation":"(Murphree &amp; Saffitz, 1988)"},"properties":{"noteIndex":0},"schema":"https://github.com/citation-style-language/schema/raw/master/csl-citation.json"}</w:instrText>
      </w:r>
      <w:r>
        <w:fldChar w:fldCharType="separate"/>
      </w:r>
      <w:r w:rsidRPr="00B7305E">
        <w:rPr>
          <w:noProof/>
        </w:rPr>
        <w:t>(Murphree &amp; Saffitz, 1988)</w:t>
      </w:r>
      <w:r>
        <w:fldChar w:fldCharType="end"/>
      </w:r>
      <w:r>
        <w:t xml:space="preserve"> B1AR stimulation leads to vasodilation, while A1AR leads to vasoconstriction. </w:t>
      </w:r>
      <w:r>
        <w:fldChar w:fldCharType="begin" w:fldLock="1"/>
      </w:r>
      <w:r w:rsidR="00B85DFE">
        <w:instrText>ADDIN CSL_CITATION {"citationItems":[{"id":"ITEM-1","itemData":{"ISSN":"1524-4539","PMID":"10217647","abstract":"BACKGROUND Although adrenergic activation plays a major role in the initiation of experimental myocardial ischemia, the significance of alpha-adrenergic coronary constriction in humans has been questioned. The present study assessed the impact of selective alpha-adrenergic receptor activation in patients with normal or atherosclerotic coronary arteries. METHODS AND RESULTS In 39 patients, coronary blood flow (CBF, mL/min) was determined from combined angiography and Doppler measurements. In 8 patients with normal coronary arteries (group 1) and 9 with single coronary artery stenosis (group 2), doses of 1, 2.5, 5, and 10 mg IC of the alpha1-agonist methoxamine (M) were injected. Identical doses of the alpha2-agonist BHT933 (B) were injected in 8 patients with normal coronary arteries (group 3) and 8 with single stenosis (group 4). In 6 additional patients with single stenosis (group 5), aortocoronary sinus lactate differences were measured in response to M and B. CBF remained unchanged in group 1. In contrast, CBF was decreased dose-dependently in group 2, with a maximum at 10 mg M (39.0+/-9.4 versus 15.2+/-7.0). In groups 3 and 4, CBF was also decreased dose-dependently, with a maximum at 10 mg B (63.3+/-24.8 versus 49. 1+/-27.9 and 41.5+/-19.0 versus 12.7+/-8.0, respectively). In group 5, there was more net lactate production with B than with M (-0. 34+/-0.11 versus -0.04+/-0.09 mmol/L). CONCLUSIONS In normal coronary arteries, alpha1-adrenergic activation does not reduce CBF, whereas alpha2-adrenergic activation reduces CBF by microvascular constriction. Both alpha1- and alpha2-adrenergic epicardial and microvascular constriction are augmented by atherosclerosis and can induce myocardial ischemia.","author":[{"dropping-particle":"","family":"Baumgart","given":"D","non-dropping-particle":"","parse-names":false,"suffix":""},{"dropping-particle":"","family":"Haude","given":"M","non-dropping-particle":"","parse-names":false,"suffix":""},{"dropping-particle":"","family":"Görge","given":"G","non-dropping-particle":"","parse-names":false,"suffix":""},{"dropping-particle":"","family":"Liu","given":"F","non-dropping-particle":"","parse-names":false,"suffix":""},{"dropping-particle":"","family":"Ge","given":"J","non-dropping-particle":"","parse-names":false,"suffix":""},{"dropping-particle":"","family":"Grosse-Eggebrecht","given":"C","non-dropping-particle":"","parse-names":false,"suffix":""},{"dropping-particle":"","family":"Erbel","given":"R","non-dropping-particle":"","parse-names":false,"suffix":""},{"dropping-particle":"","family":"Heusch","given":"G","non-dropping-particle":"","parse-names":false,"suffix":""}],"container-title":"Circulation","id":"ITEM-1","issue":"16","issued":{"date-parts":[["1999","4","27"]]},"page":"2090-7","title":"Augmented alpha-adrenergic constriction of atherosclerotic human coronary arteries.","type":"article-journal","volume":"99"},"uris":["http://www.mendeley.com/documents/?uuid=e58fbf26-537e-322f-a9d6-7e52e93d5074"]}],"mendeley":{"formattedCitation":"(Baumgart et al., 1999)","plainTextFormattedCitation":"(Baumgart et al., 1999)","previouslyFormattedCitation":"(Baumgart et al., 1999)"},"properties":{"noteIndex":0},"schema":"https://github.com/citation-style-language/schema/raw/master/csl-citation.json"}</w:instrText>
      </w:r>
      <w:r>
        <w:fldChar w:fldCharType="separate"/>
      </w:r>
      <w:r w:rsidRPr="00B7305E">
        <w:rPr>
          <w:noProof/>
        </w:rPr>
        <w:t>(Baumgart et al., 1999)</w:t>
      </w:r>
      <w:r>
        <w:fldChar w:fldCharType="end"/>
      </w:r>
      <w:r>
        <w:t xml:space="preserve"> May exist to limit large vessel “steal” during ischemia. </w:t>
      </w:r>
    </w:p>
    <w:p w14:paraId="1EA5A088" w14:textId="77777777" w:rsidR="00957356" w:rsidRDefault="00957356" w:rsidP="00957356">
      <w:pPr>
        <w:pStyle w:val="ListParagraph"/>
        <w:widowControl w:val="0"/>
        <w:numPr>
          <w:ilvl w:val="0"/>
          <w:numId w:val="13"/>
        </w:numPr>
        <w:autoSpaceDE w:val="0"/>
        <w:autoSpaceDN w:val="0"/>
        <w:adjustRightInd w:val="0"/>
      </w:pPr>
      <w:r>
        <w:t>Electrical conduction</w:t>
      </w:r>
    </w:p>
    <w:p w14:paraId="530C3781" w14:textId="77777777" w:rsidR="00957356" w:rsidRDefault="00957356" w:rsidP="00957356">
      <w:pPr>
        <w:pStyle w:val="ListParagraph"/>
        <w:widowControl w:val="0"/>
        <w:numPr>
          <w:ilvl w:val="1"/>
          <w:numId w:val="13"/>
        </w:numPr>
        <w:autoSpaceDE w:val="0"/>
        <w:autoSpaceDN w:val="0"/>
        <w:adjustRightInd w:val="0"/>
      </w:pPr>
      <w:r>
        <w:t>Chronotropy/</w:t>
      </w:r>
      <w:proofErr w:type="spellStart"/>
      <w:r>
        <w:t>dromotropy</w:t>
      </w:r>
      <w:proofErr w:type="spellEnd"/>
    </w:p>
    <w:p w14:paraId="16BA2F40" w14:textId="77777777" w:rsidR="00957356" w:rsidRDefault="00957356" w:rsidP="00957356">
      <w:pPr>
        <w:pStyle w:val="ListParagraph"/>
        <w:widowControl w:val="0"/>
        <w:numPr>
          <w:ilvl w:val="2"/>
          <w:numId w:val="13"/>
        </w:numPr>
        <w:autoSpaceDE w:val="0"/>
        <w:autoSpaceDN w:val="0"/>
        <w:adjustRightInd w:val="0"/>
      </w:pPr>
      <w:r>
        <w:t xml:space="preserve">SA node firing rate depends on “funny current”, which has inward-rectifying Na+ current that leads to depolarization through the hyperpolarization-activated cyclic nucleotide-gated channel (HCN). Sympathetic tone leads to </w:t>
      </w:r>
      <w:proofErr w:type="spellStart"/>
      <w:r>
        <w:t>dromotropy</w:t>
      </w:r>
      <w:proofErr w:type="spellEnd"/>
      <w:r>
        <w:t xml:space="preserve">/chronotropy through increased HCN activity, spontaneous SA depolarization rate, and sarcoplasmic reticulum release of Ca++, as well increased depolarization through other neuronal bundles (e.g. His bundle, AV node, </w:t>
      </w:r>
      <w:proofErr w:type="spellStart"/>
      <w:r>
        <w:t>etc</w:t>
      </w:r>
      <w:proofErr w:type="spellEnd"/>
      <w:r>
        <w:t xml:space="preserve">). </w:t>
      </w:r>
      <w:r>
        <w:fldChar w:fldCharType="begin" w:fldLock="1"/>
      </w:r>
      <w:r>
        <w:instrText>ADDIN CSL_CITATION {"citationItems":[{"id":"ITEM-1","itemData":{"DOI":"10.1085/jgp.201010488","ISSN":"0022-1295","abstract":" The sympathetic nervous system increases heart rate by activating β adrenergic receptors and increasing cAMP levels in myocytes in the sinoatrial node. The molecular basis for this response is not well understood; however, the cardiac funny current (I f ) is thought to be among the end effectors for cAMP signaling in sinoatrial myocytes. I f is produced by hyperpolarization-activated cyclic nucleotide–sensitive (HCN4) channels, which can be potentiated by direct binding of cAMP to a conserved cyclic nucleotide binding domain in the C terminus of the channels. β adrenergic regulation of I f in the sinoatrial node is thought to occur via this direct binding mechanism, independent of phosphorylation. Here, we have investigated whether the cAMP-activated protein kinase (PKA) can also regulate sinoatrial HCN4 channels. We found that inhibition of PKA significantly reduced the ability of β adrenergic agonists to shift the voltage dependence of I f in isolated sinoatrial myocytes from mice. PKA also shifted the voltage dependence of activation to more positive potentials for heterologously expressed HCN4 channels. In vitro phosphorylation assays and mass spectrometry revealed that PKA can directly phosphorylate at least 13 sites on HCN4, including at least three residues in the N terminus and at least 10 in the C terminus. Functional analysis of truncated and alanine-substituted HCN4 channels identified a PKA regulatory site in the distal C terminus of HCN4, which is required for PKA modulation of I f . Collectively, these data show that native and expressed HCN4 channels can be regulated by PKA, and raise the possibility that this mechanism could contribute to sympathetic regulation of heart rate. ","author":[{"dropping-particle":"","family":"Liao","given":"Zhandi","non-dropping-particle":"","parse-names":false,"suffix":""},{"dropping-particle":"","family":"Lockhead","given":"Dean","non-dropping-particle":"","parse-names":false,"suffix":""},{"dropping-particle":"","family":"Larson","given":"Eric D.","non-dropping-particle":"","parse-names":false,"suffix":""},{"dropping-particle":"","family":"Proenza","given":"Catherine","non-dropping-particle":"","parse-names":false,"suffix":""}],"container-title":"The Journal of General Physiology","id":"ITEM-1","issue":"3","issued":{"date-parts":[["2010"]]},"page":"247-258","title":"Phosphorylation and modulation of hyperpolarization-activated HCN4 channels by protein kinase A in the mouse sinoatrial node","type":"article-journal","volume":"136"},"uris":["http://www.mendeley.com/documents/?uuid=48e6e121-386a-471a-a1de-cbf1765d4885"]},{"id":"ITEM-2","itemData":{"DOI":"10.1016/j.bbamcr.2016.01.009","ISSN":"18792596","abstract":"Starting from the late embryonic development, the sympathetic nervous system extensively innervates the heart and modulates its activity during the entire lifespan. The distribution of myocardial sympathetic processes is finely regulated by the secretion of limiting amounts of pro-survival neurotrophic factors by cardiac cells. Norepinephrine release by the neurons rapidly modulates myocardial electrophysiology, and increases the rate and force of cardiomyocyte contractions. Sympathetic processes establish direct interaction with cardiomyocytes, characterized by the presence of neurotransmitter vesicles and reduced cell-cell distance. Whether such contacts have a functional role in both neurotrophin- and catecholamine-dependent communication between the two cell types, is poorly understood. In this review we will address the effects of the sympathetic neuron activity on the myocardium and the hypothesis that the direct neuro-cardiac contact might have a key role both in norepinephrine and neurotrophin mediated signaling. This article is part of a Special Issue entitled: Cardiomyocyte Biology: Integration of Developmental and Environmental Cues in the Heart edited by Marcus Schaub and Hughes Abriel.","author":[{"dropping-particle":"","family":"Franzoso","given":"Mauro","non-dropping-particle":"","parse-names":false,"suffix":""},{"dropping-particle":"","family":"Zaglia","given":"Tania","non-dropping-particle":"","parse-names":false,"suffix":""},{"dropping-particle":"","family":"Mongillo","given":"Marco","non-dropping-particle":"","parse-names":false,"suffix":""}],"container-title":"Biochimica et Biophysica Acta - Molecular Cell Research","id":"ITEM-2","issue":"7","issued":{"date-parts":[["2016"]]},"page":"1904-1915","publisher":"Elsevier B.V.","title":"Putting together the clues of the everlasting neuro-cardiac liaison","type":"article-journal","volume":"1863"},"uris":["http://www.mendeley.com/documents/?uuid=0a395410-4370-4d22-8e53-ea6bda62eca5"]}],"mendeley":{"formattedCitation":"(Franzoso et al., 2016; Liao, Lockhead, Larson, &amp; Proenza, 2010)","plainTextFormattedCitation":"(Franzoso et al., 2016; Liao, Lockhead, Larson, &amp; Proenza, 2010)","previouslyFormattedCitation":"(Franzoso et al., 2016; Liao, Lockhead, Larson, &amp; Proenza, 2010)"},"properties":{"noteIndex":0},"schema":"https://github.com/citation-style-language/schema/raw/master/csl-citation.json"}</w:instrText>
      </w:r>
      <w:r>
        <w:fldChar w:fldCharType="separate"/>
      </w:r>
      <w:r w:rsidRPr="00160BCA">
        <w:rPr>
          <w:noProof/>
        </w:rPr>
        <w:t>(Franzoso et al., 2016; Liao, Lockhead, Larson, &amp; Proenza, 2010)</w:t>
      </w:r>
      <w:r>
        <w:fldChar w:fldCharType="end"/>
      </w:r>
    </w:p>
    <w:p w14:paraId="7FB3667D" w14:textId="77777777" w:rsidR="00957356" w:rsidRDefault="00957356" w:rsidP="00957356">
      <w:pPr>
        <w:pStyle w:val="ListParagraph"/>
        <w:widowControl w:val="0"/>
        <w:numPr>
          <w:ilvl w:val="1"/>
          <w:numId w:val="13"/>
        </w:numPr>
        <w:autoSpaceDE w:val="0"/>
        <w:autoSpaceDN w:val="0"/>
        <w:adjustRightInd w:val="0"/>
      </w:pPr>
      <w:r>
        <w:t>Repolarization</w:t>
      </w:r>
    </w:p>
    <w:p w14:paraId="206FCB1D" w14:textId="77777777" w:rsidR="00957356" w:rsidRDefault="00957356" w:rsidP="00957356">
      <w:pPr>
        <w:pStyle w:val="ListParagraph"/>
        <w:widowControl w:val="0"/>
        <w:numPr>
          <w:ilvl w:val="2"/>
          <w:numId w:val="13"/>
        </w:numPr>
        <w:autoSpaceDE w:val="0"/>
        <w:autoSpaceDN w:val="0"/>
        <w:adjustRightInd w:val="0"/>
      </w:pPr>
      <w:r>
        <w:t xml:space="preserve">Effective refractory period (ERP) are shorted by sympathetic excitation, while sympathetic inhibition prolongs ERP… similar in endocardium/epicardium. </w:t>
      </w:r>
      <w:r>
        <w:fldChar w:fldCharType="begin" w:fldLock="1"/>
      </w:r>
      <w:r>
        <w:instrText>ADDIN CSL_CITATION {"citationItems":[{"id":"ITEM-1","itemData":{"DOI":"10.1161/01.RES.46.1.100","ISSN":"00097330","abstract":"The purpose of this study was to determine if autonomic nerve interventions exerted quantitatively dissimilar effects on recovery properties of endocardium compared with epicardium. Effective refractory periods (ERP) were measured by the extrastimulus technique in the endocardium and epicardium of the canine left ventricular anterior wall. The basic train and premature stimuli were administered to the endocardium and overlying epicardium via different poles on the same multipolar needle electrode, using cathodal stimuli. Sympathetic augmentation produced via bilateral carotid arterial occlusion or electrical stimulation of right, left, and both sympathetic nerves shortened ERP. Bilateral sympathetic denervation prolonged ERP. The canges in ERP of the endocardium were no different than were changes in the ERP of overlying epicardium. In separate studies, electrical stimulation of the cervical vagi prolonged ERP similarly in epicardium and endocardium. Pacing at slower rates or physostigmine administration potentiated the ERP prolongation in endocardium similar to epicardium. Augmented sympathetic tone produced by carotid occlusion also potentiated prolongation of ERP by vagal stimulation. The percent change in endocardial sites was slightly but significantly less than in epicardial sites. ERP prolongation due to vagal stimulation was attenuated markedly after sympathectomy and abolished with both propranolol and atropine. We conclude that, in the normal anterior left ventricular myocardium of the dog, sympathetic augmentation shortens ERP in epicardial sites equivalent to that in the underlying endocardial sites, that vagal nerve stimulation prolongs ERP in epicardial sites equal to or slightly greater than in the underlying endocardial sites, and that vagal stimulation antagonizes background sympathetic activity.","author":[{"dropping-particle":"","family":"Martins","given":"James B","non-dropping-particle":"","parse-names":false,"suffix":""},{"dropping-particle":"","family":"Zipes","given":"Douglas P","non-dropping-particle":"","parse-names":false,"suffix":""}],"container-title":"Circulation Research","id":"ITEM-1","issue":"1","issued":{"date-parts":[["1980"]]},"page":"100-110","title":"Effects of sympathetic and vagal nerves on recovery properties of the endocardium and epicardium of the canine left ventricle","type":"article-journal","volume":"46"},"uris":["http://www.mendeley.com/documents/?uuid=9502b409-882f-3540-a1c2-1c99b3631c9a"]}],"mendeley":{"formattedCitation":"(Martins &amp; Zipes, 1980)","plainTextFormattedCitation":"(Martins &amp; Zipes, 1980)","previouslyFormattedCitation":"(Martins &amp; Zipes, 1980)"},"properties":{"noteIndex":0},"schema":"https://github.com/citation-style-language/schema/raw/master/csl-citation.json"}</w:instrText>
      </w:r>
      <w:r>
        <w:fldChar w:fldCharType="separate"/>
      </w:r>
      <w:r w:rsidRPr="00DD346B">
        <w:rPr>
          <w:noProof/>
        </w:rPr>
        <w:t>(Martins &amp; Zipes, 1980)</w:t>
      </w:r>
      <w:r>
        <w:fldChar w:fldCharType="end"/>
      </w:r>
      <w:r>
        <w:t xml:space="preserve"> Transmural dispersion of repolarization also shortened by sympathetic activity, prolonged by beta-blockade. </w:t>
      </w:r>
      <w:r>
        <w:fldChar w:fldCharType="begin" w:fldLock="1"/>
      </w:r>
      <w:r>
        <w:instrText>ADDIN CSL_CITATION {"citationItems":[{"id":"ITEM-1","itemData":{"DOI":"10.1113/jphysiol.1984.sp015436","ISSN":"14697793","PMID":"6149314","abstract":"Selective adrenoceptor agonists and antagonists have been used to analyse the effects of stimulation of individual types of adrenoceptor in various parts of the rabbit heart. The selective alpha 1- and alpha 2-adrenoceptor agonists used were St 587 and BHT 933 respectively, and the antagonists were prazosin (alpha 1) and WY 25309 (alpha 2). The selective beta 1- and beta 2-adrenoceptor antagonists were atenolol and ICI 118551, respectively. Pirbuterol was a highly selective beta 2-adrenoceptor agonist. The non-selective agonists noradrenaline, adrenaline and isoprenaline were also employed with various combinations of antagonists. Phenylephrine was found to stimulate beta- as well as alpha-adrenoceptors. Rimiterol was a beta-adrenoceptor agonist, partially selective for beta 2-adrenoceptors. In the sinus node beta 1-, but not beta 2-adrenoceptor stimulation increased the fast phase of depolarization (Vmax). Both beta 1- and beta 2-adrenoceptor stimulation increased the slope of slow diastolic depolarization, accelerated repolarization and increased maximum diastolic potential. After blockade of both beta 1- and beta 2-adrenoceptors alpha 1-adrenoceptor stimulation caused bradycardia, due exclusively to delayed repolarization. alpha 2-adrenoceptor stimulation had no effect. In Purkinje cells and papillary muscle both beta 1- and beta 2-adrenoceptor stimulation accelerated repolarization. Stimulation of alpha 2-adrenoceptors had no effect. Beta 1-, not beta 2-adrenoceptor stimulation augmented peak contractions 3-5-fold, and greatly increased rate of development of tension. After beta-blockade alpha 1-adrenoceptor stimulation moderately increased peak contractions (up to 47%), but increased time-to-peak and duration of contractions. These patterns of adrenoceptor-mediated effects were unchanged in animals pre-treated with sufficient 6-hydroxydopamine to eliminate responses to sympathetic nerve stimulation. The results would be consistent with beta 1-, and beta 2-adrenoceptor stimulation increasing inward calcium current, and with stimulation of alpha 1-adrenoceptors delaying its inactivation, rather than increasing its magnitude.","author":[{"dropping-particle":"","family":"Dukes","given":"I D","non-dropping-particle":"","parse-names":false,"suffix":""},{"dropping-particle":"","family":"Vaughan Williams","given":"E M","non-dropping-particle":"","parse-names":false,"suffix":""}],"container-title":"The Journal of Physiology","id":"ITEM-1","issue":"1","issued":{"date-parts":[["1984","10","1"]]},"page":"523-546","title":"Effects of selective alpha 1</w:instrText>
      </w:r>
      <w:r>
        <w:rPr>
          <w:rFonts w:ascii="Cambria Math" w:hAnsi="Cambria Math" w:cs="Cambria Math"/>
        </w:rPr>
        <w:instrText>‐</w:instrText>
      </w:r>
      <w:r>
        <w:instrText>, alpha 2</w:instrText>
      </w:r>
      <w:r>
        <w:rPr>
          <w:rFonts w:ascii="Cambria Math" w:hAnsi="Cambria Math" w:cs="Cambria Math"/>
        </w:rPr>
        <w:instrText>‐</w:instrText>
      </w:r>
      <w:r>
        <w:instrText>, beta 1</w:instrText>
      </w:r>
      <w:r>
        <w:rPr>
          <w:rFonts w:ascii="Cambria Math" w:hAnsi="Cambria Math" w:cs="Cambria Math"/>
        </w:rPr>
        <w:instrText>‐</w:instrText>
      </w:r>
      <w:r>
        <w:instrText>and beta 2</w:instrText>
      </w:r>
      <w:r>
        <w:rPr>
          <w:rFonts w:ascii="Cambria Math" w:hAnsi="Cambria Math" w:cs="Cambria Math"/>
        </w:rPr>
        <w:instrText>‐</w:instrText>
      </w:r>
      <w:r>
        <w:instrText>adrenoceptor stimulation on potentials and contractions in the rabbit heart.","type":"article-journal","volume":"355"},"uris":["http://www.mendeley.com/documents/?uuid=adddab2c-7dde-38af-8c80-c940e4054c5b"]}],"mendeley":{"formattedCitation":"(Dukes &amp; Vaughan Williams, 1984)","plainTextFormattedCitation":"(Dukes &amp; Vaughan Williams, 1984)","previouslyFormattedCitation":"(Dukes &amp; Vaughan Williams, 1984)"},"properties":{"noteIndex":0},"schema":"https://github.com/citation-style-language/schema/raw/master/csl-citation.json"}</w:instrText>
      </w:r>
      <w:r>
        <w:fldChar w:fldCharType="separate"/>
      </w:r>
      <w:r w:rsidRPr="00A77925">
        <w:rPr>
          <w:noProof/>
        </w:rPr>
        <w:t>(Dukes &amp; Vaughan Williams, 1984)</w:t>
      </w:r>
      <w:r>
        <w:fldChar w:fldCharType="end"/>
      </w:r>
    </w:p>
    <w:p w14:paraId="7BCFDB31" w14:textId="77777777" w:rsidR="00957356" w:rsidRDefault="00957356" w:rsidP="00957356">
      <w:pPr>
        <w:pStyle w:val="ListParagraph"/>
        <w:widowControl w:val="0"/>
        <w:numPr>
          <w:ilvl w:val="0"/>
          <w:numId w:val="13"/>
        </w:numPr>
        <w:autoSpaceDE w:val="0"/>
        <w:autoSpaceDN w:val="0"/>
        <w:adjustRightInd w:val="0"/>
      </w:pPr>
      <w:r>
        <w:t>Myocardial contractility</w:t>
      </w:r>
    </w:p>
    <w:p w14:paraId="7802853F" w14:textId="77777777" w:rsidR="008F1305" w:rsidRDefault="00957356" w:rsidP="008F1305">
      <w:pPr>
        <w:pStyle w:val="ListParagraph"/>
        <w:widowControl w:val="0"/>
        <w:numPr>
          <w:ilvl w:val="1"/>
          <w:numId w:val="13"/>
        </w:numPr>
        <w:autoSpaceDE w:val="0"/>
        <w:autoSpaceDN w:val="0"/>
        <w:adjustRightInd w:val="0"/>
      </w:pPr>
      <w:r>
        <w:t xml:space="preserve">NE release by the heavily </w:t>
      </w:r>
      <w:proofErr w:type="gramStart"/>
      <w:r>
        <w:t>sympathetically-innervated</w:t>
      </w:r>
      <w:proofErr w:type="gramEnd"/>
      <w:r>
        <w:t xml:space="preserve"> myocardium leads to Ca++ channel activity and ryanodine receptor (</w:t>
      </w:r>
      <w:proofErr w:type="spellStart"/>
      <w:r>
        <w:t>RyR</w:t>
      </w:r>
      <w:proofErr w:type="spellEnd"/>
      <w:r>
        <w:t>), which leads to increased cytosolic Ca++. Effect is increased inotropy/</w:t>
      </w:r>
      <w:proofErr w:type="spellStart"/>
      <w:r>
        <w:t>lusitropy</w:t>
      </w:r>
      <w:proofErr w:type="spellEnd"/>
      <w:r>
        <w:t xml:space="preserve">. </w:t>
      </w:r>
      <w:r>
        <w:fldChar w:fldCharType="begin" w:fldLock="1"/>
      </w:r>
      <w:r>
        <w:instrText>ADDIN CSL_CITATION {"citationItems":[{"id":"ITEM-1","itemData":{"DOI":"10.1172/JCI32726","ISSN":"00219738","PMID":"21099118","abstract":"During the classic \"fight-or-flight\" stress response, sympathetic nervous system activation leads to catecholamine release, which increases heart rate and contractility, resulting in enhanced cardiac output. Catecholamines bind to β-adrenergic receptors, causing cAMP generation and activation of PKA, which phosphorylates multiple targets in cardiac muscle, including the cardiac ryanodine receptor/calcium release channel (RyR2) required for muscle contraction. PKA phosphorylation of RyR2 enhances channel activity by sensitizing the channel to cytosolic calcium (Ca²+). Here, we found that mice harboring RyR2 channels that cannot be PKA phosphorylated (referred to herein as RyR2-S2808A+/+ mice) exhibited blunted heart rate and cardiac contractile responses to catecholamines (isoproterenol). The isoproterenol-induced enhancement of ventricular myocyte Ca²+ transients and fractional shortening (contraction) and the spontaneous beating rate of sinoatrial nodal cells were all blunted in RyR2-S2808A+/+ mice. The blunted cardiac response to catecholamines in RyR2-S2808A+/+ mice resulted in impaired exercise capacity. RyR2-S2808A+/+ mice were protected against chronic catecholaminergic-induced cardiac dysfunction. These studies identify what we believe to be new roles for PKA phosphorylation of RyR2 in both the heart rate and contractile responses to acute catecholaminergic stimulation.","author":[{"dropping-particle":"","family":"Shan","given":"Jian","non-dropping-particle":"","parse-names":false,"suffix":""},{"dropping-particle":"","family":"Kushnir","given":"Alexander","non-dropping-particle":"","parse-names":false,"suffix":""},{"dropping-particle":"","family":"Betzenhauser","given":"Matthew J","non-dropping-particle":"","parse-names":false,"suffix":""},{"dropping-particle":"","family":"Reiken","given":"Steven","non-dropping-particle":"","parse-names":false,"suffix":""},{"dropping-particle":"","family":"Li","given":"Jingdong","non-dropping-particle":"","parse-names":false,"suffix":""},{"dropping-particle":"","family":"Lehnart","given":"Stephan E","non-dropping-particle":"","parse-names":false,"suffix":""},{"dropping-particle":"","family":"Lindegger","given":"Nicolas","non-dropping-particle":"","parse-names":false,"suffix":""},{"dropping-particle":"","family":"Mongillo","given":"Marco","non-dropping-particle":"","parse-names":false,"suffix":""},{"dropping-particle":"","family":"Mohler","given":"Peter J","non-dropping-particle":"","parse-names":false,"suffix":""},{"dropping-particle":"","family":"Marks","given":"Andrew R","non-dropping-particle":"","parse-names":false,"suffix":""}],"container-title":"Journal of Clinical Investigation","id":"ITEM-1","issue":"12","issued":{"date-parts":[["2010","12","1"]]},"page":"4388-4398","publisher":"American Society for Clinical Investigation","title":"Phosphorylation of the ryanodine receptor mediates the cardiac fight or flight response in mice","type":"article-journal","volume":"120"},"uris":["http://www.mendeley.com/documents/?uuid=e2994ef0-9b97-32ce-9e11-03ff04aad5c8"]}],"mendeley":{"formattedCitation":"(Shan et al., 2010)","plainTextFormattedCitation":"(Shan et al., 2010)","previouslyFormattedCitation":"(Shan et al., 2010)"},"properties":{"noteIndex":0},"schema":"https://github.com/citation-style-language/schema/raw/master/csl-citation.json"}</w:instrText>
      </w:r>
      <w:r>
        <w:fldChar w:fldCharType="separate"/>
      </w:r>
      <w:r w:rsidRPr="00177644">
        <w:rPr>
          <w:noProof/>
        </w:rPr>
        <w:t>(Shan et al., 2010)</w:t>
      </w:r>
      <w:r>
        <w:fldChar w:fldCharType="end"/>
      </w:r>
      <w:r w:rsidRPr="00303C8D">
        <w:t xml:space="preserve"> </w:t>
      </w:r>
      <w:r>
        <w:t xml:space="preserve">Sympathetic stimuli with NE at SA node also leads to increased myocardial interstitial levels of NE, which lead to ventricular inotropy. </w:t>
      </w:r>
    </w:p>
    <w:p w14:paraId="2E856516" w14:textId="23E3DF84" w:rsidR="0065071C" w:rsidRDefault="0065071C" w:rsidP="008F1305">
      <w:pPr>
        <w:pStyle w:val="ListParagraph"/>
        <w:widowControl w:val="0"/>
        <w:numPr>
          <w:ilvl w:val="0"/>
          <w:numId w:val="13"/>
        </w:numPr>
        <w:autoSpaceDE w:val="0"/>
        <w:autoSpaceDN w:val="0"/>
        <w:adjustRightInd w:val="0"/>
      </w:pPr>
      <w:r>
        <w:t xml:space="preserve">Sinoatrial and atrioventricular nodes </w:t>
      </w:r>
    </w:p>
    <w:p w14:paraId="35EAD848" w14:textId="77777777" w:rsidR="008F1305" w:rsidRDefault="0065071C" w:rsidP="008F1305">
      <w:pPr>
        <w:pStyle w:val="ListParagraph"/>
        <w:numPr>
          <w:ilvl w:val="1"/>
          <w:numId w:val="12"/>
        </w:numPr>
      </w:pPr>
      <w:r>
        <w:t>Increased sympathetic efferent firing leads to increase in sinus rate and shortens AV nodal conduction. Also it shortens action potential duration (APD) and reduced transmural dispersion of repolarization.</w:t>
      </w:r>
      <w:r>
        <w:fldChar w:fldCharType="begin" w:fldLock="1"/>
      </w:r>
      <w:r w:rsidR="00284791">
        <w:instrText>ADDIN CSL_CITATION {"citationItems":[{"id":"ITEM-1","itemData":{"DOI":"10.1016/j.yjmcc.2011.04.010","ISSN":"00222828","abstract":"Despite promising results in clinical trials conducted to date, little is known about how cardiac contractile modulation (CCM) mediated inotropic enhancement occurs and how CCM affects the electrophysiological characteristics of the heart. The aims of the present study were to 1) investigate how the stimulation parameters of the CCM signal and the location of stimulus delivery influence the contractile response, 2) characterise the effect of CCM on ventricular electrophysiology, and 3) investigate the potential physiological mechanisms underlying these acute inotropic and electrophysiological effects. Experiments were conducted in isolated rabbit hearts with simultaneous measurement of ventricular contractility and monophasic action potential duration (MAPD). Biphasic square wave pulses were applied to the left ventricle, timed to coincide with the absolute refractory period. CCM mediated responses were assessed over a range of signal amplitudes (2-30. mA), durations (2-15. ms) and delays from the activation of the locally recorded monophasic action potential (0-30. ms). Responses were assessed during Perfusion With The β1-adrenoceptor antagonist metoprolol (1.8 μM) and HMR 1556 (500. nM), an inhibitor of the slow delayed rectifying potassium current. Norepinephrine content was collected and assessed by ELISA from samples of coronary effluent collected during CCM. CCM induced a significant increase in left ventricular pressure (LVP) in a manner dependent upon the amplitude and duration of the CCM signal but independent of the delay of the stimulus within the action potential plateau and was associated with an increase in norepinephrine in coronary effluent (Mean: 46 ± 9. pg/ml). CCM promoted a shortening of MAPD-90% close to the site of stimulation (-19 ± 3%) but had no effect on those recorded at distant sites (0 ± 1%). The increase in LVP (4.7 ± 1.8 vs. 0.7 ± 0.9%, P&lt; 0.01) and shortening of local MAPD-90% (-15 ± 3 vs. 1 ± 1%, P&lt; 0.01) was abolished with metoprolol. Perfusion with HMR 1556 caused a significant inhibition of local MAPD shortening (-27 ± 2 vs. -21 ± 3. ms, P&lt; 0.05). CCM is associated with a shortening of ventricular MAPD in a manner dependent upon β-adrenoceptor stimulation resulting from catecholamine release, a finding which may be of clinical significance in regard to the development of malignant ventricular arrhythmias. This article is part of a Special Issue entitled Possible Editorial. © 2011 Elsevier Ltd.","author":[{"dropping-particle":"","family":"Winter","given":"James","non-dropping-particle":"","parse-names":false,"suffix":""},{"dropping-particle":"","family":"Brack","given":"Kieran E","non-dropping-particle":"","parse-names":false,"suffix":""},{"dropping-particle":"","family":"Ng","given":"G André","non-dropping-particle":"","parse-names":false,"suffix":""}],"container-title":"Journal of Molecular and Cellular Cardiology","id":"ITEM-1","issue":"2","issued":{"date-parts":[["2011"]]},"page":"252-262","title":"The acute inotropic effects of cardiac contractility modulation (CCM) are associated with action potential duration shortening and mediated by β1-adrenoceptor signalling","type":"article-journal","volume":"51"},"uris":["http://www.mendeley.com/documents/?uuid=aa7f30ea-380f-3e3a-b566-3343aecc413e"]},{"id":"ITEM-2","itemData":{"DOI":"10.1016/j.autneu.2011.08.004","ISSN":"15660702","abstract":"The heart receives both a left and right sympathetic innervation. Currently there is no description of an in vitro whole heart preparation for comparing the influence of each sympathetic supply on cardiac function. The aim was to establish the viability of using an in vitro model to investigate the effects of left and right sympathetic chain stimulation (LSS/RSS). For this purpose the upper sympathetic chain on each side was isolated and bipolar stimulating electrodes were attached between T2-T3 and electrically insulated from surrounding tissue in a Langendorff innervated rabbit heart preparation (n = 8). Heart rate (HR) was investigated during sinus rhythm, whilst dromotropic, inotropic and ventricular electrophysiological effects were measured during constant pacing (250. bpm). All responses exhibited linear increases with increases in stimulation frequency (2-10. Hz). The change in HR was larger during RSS than LSS (P. &lt;. 0.01), increasing by 78. ±. 9. bpm and 49. ±. 8. bpm respectively (10. Hz, baseline; 145. ±. 7. bpm). Left ventricular pressure was increased from a baseline of 50. ±. 4. mm. Hg, by 22. ±. 5. mm. Hg (LSS, 10. Hz) and 4. ±. 1. mm. Hg (RSS, 10. Hz) respectively (P. &lt;. 0.001). LSS, but not RSS, caused a shortening of basal and apical monophasic action potential duration (MAPD90). We demonstrate that RSS exerts a greater effect at the sinoatrial node and LSS at the left ventricle. The study confirms previous experiments on dogs and cats, provides quantitative data on the comparative influence of right and left sympathetic nerves and demonstrates the feasibility of isolating and stimulating the ipsilateral cardiac sympathetic supply in an in vitro innervated rabbit heart preparation. © 2011 Elsevier B.V.","author":[{"dropping-particle":"","family":"Winter","given":"James","non-dropping-particle":"","parse-names":false,"suffix":""},{"dropping-particle":"","family":"Tanko","given":"Abdul Samed","non-dropping-particle":"","parse-names":false,"suffix":""},{"dropping-particle":"","family":"Brack","given":"Kieran E","non-dropping-particle":"","parse-names":false,"suffix":""},{"dropping-particle":"","family":"Coote","given":"John H","non-dropping-particle":"","parse-names":false,"suffix":""},{"dropping-particle":"","family":"Ng","given":"G André","non-dropping-particle":"","parse-names":false,"suffix":""}],"container-title":"Autonomic Neuroscience: Basic and Clinical","id":"ITEM-2","issue":"1-2","issued":{"date-parts":[["2012"]]},"page":"4-14","title":"Differential cardiac responses to unilateral sympathetic nerve stimulation in the isolated innervated rabbit heart","type":"article-journal","volume":"166"},"uris":["http://www.mendeley.com/documents/?uuid=4b9da5c8-6980-3094-8da9-16229a7f3643"]}],"mendeley":{"formattedCitation":"(Winter et al., 2011, 2012)","plainTextFormattedCitation":"(Winter et al., 2011, 2012)","previouslyFormattedCitation":"(Winter et al., 2011, 2012)"},"properties":{"noteIndex":0},"schema":"https://github.com/citation-style-language/schema/raw/master/csl-citation.json"}</w:instrText>
      </w:r>
      <w:r>
        <w:fldChar w:fldCharType="separate"/>
      </w:r>
      <w:r w:rsidR="001E1692" w:rsidRPr="001E1692">
        <w:rPr>
          <w:noProof/>
        </w:rPr>
        <w:t>(Winter et al., 2011, 2012)</w:t>
      </w:r>
      <w:r>
        <w:fldChar w:fldCharType="end"/>
      </w:r>
    </w:p>
    <w:p w14:paraId="196BA7EA" w14:textId="4124A56B" w:rsidR="0065071C" w:rsidRDefault="0065071C" w:rsidP="008F1305">
      <w:pPr>
        <w:pStyle w:val="ListParagraph"/>
        <w:numPr>
          <w:ilvl w:val="0"/>
          <w:numId w:val="13"/>
        </w:numPr>
      </w:pPr>
      <w:r>
        <w:t>Atria</w:t>
      </w:r>
    </w:p>
    <w:p w14:paraId="1FF14598" w14:textId="6F0AA6E6" w:rsidR="0065071C" w:rsidRDefault="0065071C" w:rsidP="0065071C">
      <w:pPr>
        <w:pStyle w:val="ListParagraph"/>
        <w:numPr>
          <w:ilvl w:val="1"/>
          <w:numId w:val="12"/>
        </w:numPr>
      </w:pPr>
      <w:r>
        <w:t xml:space="preserve">Parasympathetic fibers have different effect in ventricles compared to atria. In the atria, </w:t>
      </w:r>
      <w:r w:rsidR="00A4025D">
        <w:t>it</w:t>
      </w:r>
      <w:r>
        <w:t xml:space="preserve"> decrease action potential </w:t>
      </w:r>
      <w:r w:rsidR="00A4025D">
        <w:t>and reduce effective refractory period (</w:t>
      </w:r>
      <w:r w:rsidR="001F43E3">
        <w:t xml:space="preserve"> </w:t>
      </w:r>
      <w:r w:rsidR="00A4025D">
        <w:t>ERP), and enhance spatial electrophysiological heterogeneity.</w:t>
      </w:r>
      <w:r w:rsidR="001E1692">
        <w:fldChar w:fldCharType="begin" w:fldLock="1"/>
      </w:r>
      <w:r w:rsidR="00B85DFE">
        <w:instrText>ADDIN CSL_CITATION {"citationItems":[{"id":"ITEM-1","itemData":{"DOI":"10.1016/j.autneu.2016.08.014","ISSN":"18727484","abstract":"Autonomic control of the heart has a significant influence over development of life threatening arrhythmias that can lead to sudden cardiac death. Sympathetic activity is known to be upregulated during these conditions and hence the sympathetic nerves present a target for treatment. However, a better understanding of the anatomy and physiology of cardiac sympathetic nerves is required for the progression of clinical interventions. This review explores the organization of the cardiac sympathetic nerves, from the preganglionic origin to the postganglionic innervations, and provides an overview of literature surrounding anti-arrhythmic therapies including thoracic sympathectomy and dorsal spinal cord stimulation. Several features of the innervation are clear. The cardiac nerves differentially supply the nodal and myocardial tissue of the heart and are dependent on activity generated in spinal neurones in the upper thoracic cord which project to synapse with ganglion cells in the stellate complex on each side. Networks of spinal interneurones determine the pattern of activity. Groups of spinal neurones selectively target specific regions of the heart but whether they exhibit a functional selectivity has still to be elucidated. Electrical or ischemic signals can lead to remodeling of nerves in the heart or ganglia. Surgical and electrical methods are proving to be clinically beneficial in reducing atrial and ventricular arrhythmias, heart failure and severe cardiac pain. This is a rapidly developing area and we need more basic understanding of how these methods work to ensure safety and reduction of side effects.","author":[{"dropping-particle":"","family":"Coote","given":"J. H.","non-dropping-particle":"","parse-names":false,"suffix":""},{"dropping-particle":"","family":"Chauhan","given":"R. A.","non-dropping-particle":"","parse-names":false,"suffix":""}],"container-title":"Autonomic Neuroscience: Basic and Clinical","id":"ITEM-1","issued":{"date-parts":[["2016"]]},"page":"17-23","publisher":"Elsevier B.V.","title":"The sympathetic innervation of the heart: Important new insights","type":"article-journal","volume":"199"},"uris":["http://www.mendeley.com/documents/?uuid=5314ec74-4fdd-4018-b45d-aa9ff09353c3"]}],"mendeley":{"formattedCitation":"(Coote &amp; Chauhan, 2016)","plainTextFormattedCitation":"(Coote &amp; Chauhan, 2016)","previouslyFormattedCitation":"(Coote &amp; Chauhan, 2016)"},"properties":{"noteIndex":0},"schema":"https://github.com/citation-style-language/schema/raw/master/csl-citation.json"}</w:instrText>
      </w:r>
      <w:r w:rsidR="001E1692">
        <w:fldChar w:fldCharType="separate"/>
      </w:r>
      <w:r w:rsidR="001E1692" w:rsidRPr="001E1692">
        <w:rPr>
          <w:noProof/>
        </w:rPr>
        <w:t>(</w:t>
      </w:r>
      <w:proofErr w:type="spellStart"/>
      <w:r w:rsidR="001E1692" w:rsidRPr="001E1692">
        <w:rPr>
          <w:noProof/>
        </w:rPr>
        <w:t>Coote</w:t>
      </w:r>
      <w:proofErr w:type="spellEnd"/>
      <w:r w:rsidR="001E1692" w:rsidRPr="001E1692">
        <w:rPr>
          <w:noProof/>
        </w:rPr>
        <w:t xml:space="preserve"> &amp; Chauhan, 2016)</w:t>
      </w:r>
      <w:r w:rsidR="001E1692">
        <w:fldChar w:fldCharType="end"/>
      </w:r>
      <w:r w:rsidR="00A4025D">
        <w:t xml:space="preserve"> </w:t>
      </w:r>
    </w:p>
    <w:p w14:paraId="7079B8CA" w14:textId="18C47FF0" w:rsidR="00A4025D" w:rsidRDefault="00A4025D" w:rsidP="008F1305">
      <w:pPr>
        <w:pStyle w:val="ListParagraph"/>
        <w:numPr>
          <w:ilvl w:val="0"/>
          <w:numId w:val="13"/>
        </w:numPr>
      </w:pPr>
      <w:r>
        <w:t>Ventricles</w:t>
      </w:r>
    </w:p>
    <w:p w14:paraId="6DB4AB41" w14:textId="0E325E1E" w:rsidR="0065071C" w:rsidRDefault="00A4025D" w:rsidP="0065071C">
      <w:pPr>
        <w:pStyle w:val="ListParagraph"/>
        <w:numPr>
          <w:ilvl w:val="1"/>
          <w:numId w:val="12"/>
        </w:numPr>
      </w:pPr>
      <w:r>
        <w:t>Parasympathetic fibers have a potent anti-arrhythmic effect.</w:t>
      </w:r>
    </w:p>
    <w:p w14:paraId="3D515DFF" w14:textId="0A041B12" w:rsidR="008A4FC2" w:rsidRDefault="008A4FC2" w:rsidP="0065071C">
      <w:pPr>
        <w:pStyle w:val="ListParagraph"/>
        <w:numPr>
          <w:ilvl w:val="1"/>
          <w:numId w:val="12"/>
        </w:numPr>
      </w:pPr>
      <w:r>
        <w:lastRenderedPageBreak/>
        <w:t>Dogma previously taught that cardiotropic sympathetic ganglia resided in paravertebral chains and differentially innervated the left and right ventricle.</w:t>
      </w:r>
    </w:p>
    <w:p w14:paraId="5A8F2A4C" w14:textId="7E3D28E7" w:rsidR="009D2A51" w:rsidRDefault="009D2A51" w:rsidP="009D2A51">
      <w:pPr>
        <w:pStyle w:val="ListParagraph"/>
        <w:widowControl w:val="0"/>
        <w:numPr>
          <w:ilvl w:val="1"/>
          <w:numId w:val="12"/>
        </w:numPr>
        <w:autoSpaceDE w:val="0"/>
        <w:autoSpaceDN w:val="0"/>
        <w:adjustRightInd w:val="0"/>
      </w:pPr>
      <w:r>
        <w:t xml:space="preserve">RSG block or LSG stimulation both lead to prolonged QT and increased TW amplitude. LSG block or RSG stimulation have no measurable change in QT. RSG block leads to prolonged refractory period in anterior ventricle, while LSG block prolonged refractory period of posterior surface. </w:t>
      </w:r>
    </w:p>
    <w:p w14:paraId="322F8DA6" w14:textId="6B1FF16A" w:rsidR="00665180" w:rsidRDefault="00665180" w:rsidP="008F1305">
      <w:pPr>
        <w:pStyle w:val="ListParagraph"/>
        <w:numPr>
          <w:ilvl w:val="0"/>
          <w:numId w:val="13"/>
        </w:numPr>
      </w:pPr>
      <w:r>
        <w:t>Ganglion</w:t>
      </w:r>
      <w:r w:rsidR="005B7AA2">
        <w:t>ated plexuses (GP)</w:t>
      </w:r>
    </w:p>
    <w:p w14:paraId="437D63DF" w14:textId="5D4CD15D" w:rsidR="005B7AA2" w:rsidRDefault="005B7AA2" w:rsidP="005B7AA2">
      <w:pPr>
        <w:pStyle w:val="ListParagraph"/>
        <w:numPr>
          <w:ilvl w:val="1"/>
          <w:numId w:val="12"/>
        </w:numPr>
      </w:pPr>
      <w:r>
        <w:t xml:space="preserve">Multiple locations exist and depend on the animal model. When nicotine is injected into the RAGP, three changes can </w:t>
      </w:r>
      <w:proofErr w:type="gramStart"/>
      <w:r>
        <w:t>occurs</w:t>
      </w:r>
      <w:proofErr w:type="gramEnd"/>
      <w:r>
        <w:t xml:space="preserve">: </w:t>
      </w:r>
      <w:proofErr w:type="spellStart"/>
      <w:r>
        <w:t>i</w:t>
      </w:r>
      <w:proofErr w:type="spellEnd"/>
      <w:r>
        <w:t xml:space="preserve">) bradycardia followed by tachycardia; ii) bradycardia alone; iii) tachycardia alone. This suggests that a </w:t>
      </w:r>
      <w:proofErr w:type="spellStart"/>
      <w:r>
        <w:t>biphenotypic</w:t>
      </w:r>
      <w:proofErr w:type="spellEnd"/>
      <w:r>
        <w:t xml:space="preserve"> response is possible within a GP.</w:t>
      </w:r>
      <w:r>
        <w:fldChar w:fldCharType="begin" w:fldLock="1"/>
      </w:r>
      <w:r w:rsidR="00E26352">
        <w:instrText>ADDIN CSL_CITATION {"citationItems":[{"id":"ITEM-1","itemData":{"DOI":"10.1016/j.autneu.2008.11.007","ISSN":"15660702","abstract":"Ganglionated plexuses (GPs) are major constituents of the intrinsic cardiac nervous system, the final common integrator of regional cardiac control. We hypothesized that nicotinic stimulation of individual GPs exerts divergent regional influences, affecting atrial as well as ventricular functions. In 22 anesthetized canines, unipolar electrograms were recorded from 127 atrial and 127 ventricular epicardial loci during nicotine injection (100 mcg in 0.1 ml) into either the 1) right atrial (RA), 2) dorsal atrial, 3) left atrial, 4) inferior vena cava-inferior left atrial, 5) right ventricular, 6) ventral septal ventricular or 7) cranial medial ventricular (CMV) GP. In addition to sinus and AV nodal function, neural effects on atrial and ventricular repolarization were identified as changes in the area subtended by unipolar recordings under basal conditions and at maximum neurally-induced effects. Animals were studied with intact AV node or following ablation to achieve ventricular rate control. Atrial rate was affected in response to stimulation of all 7 GPs with an incidence of 50-95% of the animals among the different GPs. AV conduction was affected following stimulation of 6/7 GP with an incidence of 22-75% among GPs. Atrial and ventricular repolarization properties were affected by atrial as well as ventricular GP stimulation. Distinct regional patterns of repolarization changes were identified in response to stimulation of individual GPs. RAGP predominantly affected the RA and posterior right ventricular walls whereas CMVGP elicited biatrial and biventricular repolarization changes. Spatially divergent and overlapping cardiac regions are affected in response to nicotinic stimulation of neurons in individual GPs. © 2008 Elsevier B.V. All rights reserved.","author":[{"dropping-particle":"","family":"Cardinal","given":"René","non-dropping-particle":"","parse-names":false,"suffix":""},{"dropping-particle":"","family":"Pagé","given":"Pierre","non-dropping-particle":"","parse-names":false,"suffix":""},{"dropping-particle":"","family":"Vermeulen","given":"Michel","non-dropping-particle":"","parse-names":false,"suffix":""},{"dropping-particle":"","family":"Ardell","given":"Jeffrey L","non-dropping-particle":"","parse-names":false,"suffix":""},{"dropping-particle":"","family":"Armour","given":"J Andrew","non-dropping-particle":"","parse-names":false,"suffix":""}],"container-title":"Autonomic Neuroscience: Basic and Clinical","id":"ITEM-1","issue":"1-2","issued":{"date-parts":[["2009"]]},"page":"55-62","title":"Spatially divergent cardiac responses to nicotinic stimulation of ganglionated plexus neurons in the canine heart","type":"article-journal","volume":"145"},"uris":["http://www.mendeley.com/documents/?uuid=889a9a70-673e-39fc-9e76-a5a057bbb23c"]}],"mendeley":{"formattedCitation":"(Cardinal, Pagé, Vermeulen, Ardell, &amp; Armour, 2009)","plainTextFormattedCitation":"(Cardinal, Pagé, Vermeulen, Ardell, &amp; Armour, 2009)","previouslyFormattedCitation":"(Cardinal, Pagé, Vermeulen, Ardell, &amp; Armour, 2009)"},"properties":{"noteIndex":0},"schema":"https://github.com/citation-style-language/schema/raw/master/csl-citation.json"}</w:instrText>
      </w:r>
      <w:r>
        <w:fldChar w:fldCharType="separate"/>
      </w:r>
      <w:r w:rsidRPr="005B7AA2">
        <w:rPr>
          <w:noProof/>
        </w:rPr>
        <w:t>(Cardinal, Pagé, Vermeulen, Ardell, &amp; Armour, 2009)</w:t>
      </w:r>
      <w:r>
        <w:fldChar w:fldCharType="end"/>
      </w:r>
    </w:p>
    <w:p w14:paraId="2551147D" w14:textId="6A3E2239" w:rsidR="005B7AA2" w:rsidRDefault="00F86DE4" w:rsidP="005B7AA2">
      <w:pPr>
        <w:pStyle w:val="ListParagraph"/>
        <w:numPr>
          <w:ilvl w:val="1"/>
          <w:numId w:val="12"/>
        </w:numPr>
      </w:pPr>
      <w:r>
        <w:t>After using nicotine injections, and subsequently b</w:t>
      </w:r>
      <w:r w:rsidR="005B7AA2">
        <w:t>y blocking GP activity using hexamethonium, its suggested that GP have certain functions. The RA GP modulate vagal control, the IVC/LA GP AV modulates AV conduction, and the CMV (cranial medial ventricular) GP modulate LV inotropy.</w:t>
      </w:r>
      <w:r w:rsidR="005B7AA2">
        <w:fldChar w:fldCharType="begin" w:fldLock="1"/>
      </w:r>
      <w:r w:rsidR="00E26352">
        <w:instrText>ADDIN CSL_CITATION {"citationItems":[{"id":"ITEM-1","itemData":{"DOI":"10.1152/japplphysiol.00616.2003","ISSN":"8750-7587","abstract":"Intracardiac pathways mediating the parasympathetic control of various cardiac functions are incompletely understood. Several intracardiac ganglia have been demonstrated to potently influence cardiac rate [the sinoatrial (SA) ganglion], atrioventricular (AV) conduction (the AV ganglion), or left ventricular contractility (the cranioventricular ganglion). However, there are numerous ganglia found throughout the heart whose functions are poorly characterized. One such ganglion, the posterior atrial (PA) ganglion, is found in a fat pad on the rostral dorsal surface of the right atrium. We have investigated the potential impact of this ganglion on cardiac rate and AV conduction. We report that microinjections of a ganglionic blocker into the PA ganglion significantly attenuates the negative chronotropic effects of vagal stimulation without significantly influencing negative dromotropic effects. Because prior evidence indicates that the PA ganglion does not project to the SA node, we neuroanatomically tested the hypothesis that the PA ganglion mediates its effect on cardiac rate through an interganglionic projection to the SA ganglion. Subsequent to micro-injections of the retrograde tracer fast blue into the SA ganglion, &gt;70% of the retrogradely labeled neurons found within five intracardiac ganglia throughout the heart were observed in the PA ganglion. The neuroanatomic data further indicate that intraganglionic neuronal circuits are found within the SA ganglion. The present data support the hypothesis that two interacting cardiac centers, i.e., the SA and PA ganglia, mediate the peripheral parasympathetic control of cardiac rate. These data further support the emerging concept of an intrinsic cardiac nervous system.","author":[{"dropping-particle":"","family":"Gray","given":"Alrich L.","non-dropping-particle":"","parse-names":false,"suffix":""},{"dropping-particle":"","family":"Johnson","given":"Tannis A","non-dropping-particle":"","parse-names":false,"suffix":""},{"dropping-particle":"","family":"Ardell","given":"Jeffrey L.","non-dropping-particle":"","parse-names":false,"suffix":""},{"dropping-particle":"","family":"Massari","given":"V John","non-dropping-particle":"","parse-names":false,"suffix":""}],"container-title":"Journal of Applied Physiology","id":"ITEM-1","issue":"6","issued":{"date-parts":[["2004"]]},"page":"2273-2278","title":"Parasympathetic control of the heart. II. A novel interganglionic intrinsic cardiac circuit mediates neural control of heart rate","type":"article-journal","volume":"96"},"uris":["http://www.mendeley.com/documents/?uuid=857a3f80-2c71-4a6b-8db5-ec5418540cf6"]},{"id":"ITEM-2","itemData":{"DOI":"10.1016/0165-1838(94)00139-B","ISSN":"01651838","abstract":"Experiments utilizing surgical parasympathectomy of discrete fat pad ganglia on the surface of the heart have suggested that there are two anatomically segregated and physiologically independent parasympathetic intracardiac ganglia which are capable of selective control of sino-atrial (SA) rate and atrio-ventricular (AV) conduction. Some pharmacological data, however, are inconsistent with these conclusions. We have examined the cardiodynamic effects of discrete injections of a ganglionic blocking drug into two fat pads on the surface of the cat heart. These fat pads were shown to contain ganglion cells histologically. It was observed that vagal effects upon cardiac rate are selectively mediated by neurons located in ganglia overlying the right pulmonary veins at the junction of the right atrium and superior vena cava. On the other hand, vagal effects upon AV conduction were selectively mediated by neurons located in a fat pad at the junction of the inferior vena cava and the inferior left atrium. These pharmacological data support the concept that specific intracardiac ganglia are capable of selective control of SA rate and AV conduction. © 1995.","author":[{"dropping-particle":"","family":"Gatti","given":"Philip J","non-dropping-particle":"","parse-names":false,"suffix":""},{"dropping-particle":"","family":"Johnson","given":"Tannis A","non-dropping-particle":"","parse-names":false,"suffix":""},{"dropping-particle":"","family":"Phan","given":"Patricia","non-dropping-particle":"","parse-names":false,"suffix":""},{"dropping-particle":"","family":"Jordan","given":"I. King","non-dropping-particle":"","parse-names":false,"suffix":""},{"dropping-particle":"","family":"Coleman","given":"William","non-dropping-particle":"","parse-names":false,"suffix":""},{"dropping-particle":"","family":"Massari","given":"V John","non-dropping-particle":"","parse-names":false,"suffix":""}],"container-title":"Journal of the Autonomic Nervous System","id":"ITEM-2","issue":"3","issued":{"date-parts":[["1995"]]},"page":"255-259","title":"The physiological and anatomical demonstration of functionally selective parasympathetic ganglia located in discrete fat pads on the feline myocardium","type":"article-journal","volume":"51"},"uris":["http://www.mendeley.com/documents/?uuid=6f559509-1249-37c0-bf02-dbe54e2fb89e"]},{"id":"ITEM-3","itemData":{"DOI":"10.1016/S0165-1838(98)00048-4","ISSN":"01651838","abstract":"We hypothesized that selective control of ventricular contractility might be mediated by postganglionic parasympathetic neurons in the cranial medial ventricular (CMV) ganglion plexus located in a fat pad at the base of the aorta. Sinus rate, atrioventricular (AV) conduction (ventricular rate during atrial pacing), and left ventricular contractile force (LV dP/dt during right ventricular pacing) were measured in eight chloralose-anesthetized dogs both before and during bilateral cervical vagus stimulation (20-30 V, 0.5 ms pulses, 15-20 Hz). Seven of these dogs were tested under beta-adrenergic blockade (propranolol, 0.8 mg kg -1 i.v.). Control responses included sinus node bradycardia or arrest during spontaneous rhythm, high grade AV block or complete heart block, and a 30% decrease in contractility from 2118 ± 186 to 1526 ± 187 mm Hg s -1 (P &lt; 0.05). Next, the ganglionic blocker trimethaphan (0.3-1.0 ml of a 50 μg ml -1 solution) was injected into the CMV fat pad. Then vagal stimulation was repeated, which now produced a relatively small 5% (N.S., P &gt; 0.05) decrease in contractility but still elicited the same degree of sinus bradycardia and AV block (N = 8, P &lt; 0.05). Five dogs were re-tested 3 h after trimethaphan fat pad injection, at which time blockade of vagally-induced negative inotropy was partially reversed, as vagal stimulation decreased LV dP/dt by 19%. The same dose of trimethaphan given either locally into other fat pads (PVFP or IVC-ILA) or systemically (i.v.) had no effect on vagally-induced negative inotropy. Thus, parasympathetic ganglia located in the CMV fat pad mediated a decrease in ventricular contractility during vagal stimulation. Blockade of the CMV fat pad had no effect on vagally-mediated slowing of sinus rate or AV conduction.","author":[{"dropping-particle":"","family":"Dickerson","given":"Linda W","non-dropping-particle":"","parse-names":false,"suffix":""},{"dropping-particle":"","family":"Rodak","given":"David J","non-dropping-particle":"","parse-names":false,"suffix":""},{"dropping-particle":"","family":"Fleming","given":"Terence J","non-dropping-particle":"","parse-names":false,"suffix":""},{"dropping-particle":"","family":"Gatti","given":"Philip J","non-dropping-particle":"","parse-names":false,"suffix":""},{"dropping-particle":"","family":"Massari","given":"V John","non-dropping-particle":"","parse-names":false,"suffix":""},{"dropping-particle":"","family":"McKenzie","given":"James C.","non-dropping-particle":"","parse-names":false,"suffix":""},{"dropping-particle":"","family":"Gillis","given":"Richard A","non-dropping-particle":"","parse-names":false,"suffix":""}],"container-title":"Journal of the Autonomic Nervous System","id":"ITEM-3","issue":"1-2","issued":{"date-parts":[["1998"]]},"page":"129-141","title":"Parasympathetic neurons in the cranial medial ventricular fat pad on the dog heart selectively decrease ventricular contractility","type":"article-journal","volume":"70"},"uris":["http://www.mendeley.com/documents/?uuid=4e46800d-cc3e-3bb8-8fb1-a1d7dc297a2b"]}],"mendeley":{"formattedCitation":"(Dickerson et al., 1998; Gatti et al., 1995; Gray, Johnson, Ardell, &amp; Massari, 2004)","plainTextFormattedCitation":"(Dickerson et al., 1998; Gatti et al., 1995; Gray, Johnson, Ardell, &amp; Massari, 2004)","previouslyFormattedCitation":"(Dickerson et al., 1998; Gatti et al., 1995; Gray, Johnson, Ardell, &amp; Massari, 2004)"},"properties":{"noteIndex":0},"schema":"https://github.com/citation-style-language/schema/raw/master/csl-citation.json"}</w:instrText>
      </w:r>
      <w:r w:rsidR="005B7AA2">
        <w:fldChar w:fldCharType="separate"/>
      </w:r>
      <w:r w:rsidR="005B7AA2" w:rsidRPr="005B7AA2">
        <w:rPr>
          <w:noProof/>
        </w:rPr>
        <w:t>(Dickerson et al., 1998; Gatti et al., 1995; Gray, Johnson, Ardell, &amp; Massari, 2004)</w:t>
      </w:r>
      <w:r w:rsidR="005B7AA2">
        <w:fldChar w:fldCharType="end"/>
      </w:r>
    </w:p>
    <w:p w14:paraId="6CB3C896" w14:textId="1A80D1E1" w:rsidR="00E26352" w:rsidRDefault="00E26352" w:rsidP="00E26352">
      <w:pPr>
        <w:pStyle w:val="ListParagraph"/>
        <w:numPr>
          <w:ilvl w:val="2"/>
          <w:numId w:val="12"/>
        </w:numPr>
      </w:pPr>
      <w:r>
        <w:t xml:space="preserve">However, ablation of a single GP doesn’t abolish its theoretical effect. For example, ablation of the RAGP leads to blunting of the initial tachycardic </w:t>
      </w:r>
      <w:proofErr w:type="gramStart"/>
      <w:r>
        <w:t>response, but</w:t>
      </w:r>
      <w:proofErr w:type="gramEnd"/>
      <w:r>
        <w:t xml:space="preserve"> doesn’t stop the prolonged secondary tachycardia that occurs. This is because the SA node is innervated by the RAGP and additional GPs. </w:t>
      </w:r>
    </w:p>
    <w:p w14:paraId="76D5F937" w14:textId="3E589F11" w:rsidR="00E26352" w:rsidRDefault="00E26352" w:rsidP="005B7AA2">
      <w:pPr>
        <w:pStyle w:val="ListParagraph"/>
        <w:numPr>
          <w:ilvl w:val="1"/>
          <w:numId w:val="12"/>
        </w:numPr>
      </w:pPr>
      <w:r>
        <w:t>Communicating interneurons are also notable for transmitting afferent multimodal sensations into mechanical efferent signals that can induce atrial fibrillation.</w:t>
      </w:r>
      <w:r>
        <w:fldChar w:fldCharType="begin" w:fldLock="1"/>
      </w:r>
      <w:r w:rsidR="0000530F">
        <w:instrText>ADDIN CSL_CITATION {"citationItems":[{"id":"ITEM-1","itemData":{"DOI":"10.1113/jphysiol.2013.259382","ISSN":"00223751","abstract":"The aims of the study were to determine how aggregates of intrinsic cardiac (IC) neurons transduce the cardiovascular milieu versus responding to changes in central neuronal drive and to determine IC network interactions subsequent to induced neural imbalances in the genesis of atrial fibrillation (AF). Activity from multiple IC neurons in the right atrial ganglionated plexus was recorded in eight anaesthetized canines using a 16-channel linear microelectrode array. Induced changes in IC neuronal activity were evaluated in response to: (1) focal cardiac mechanical distortion; (2) electrical activation of cervical vagi or stellate ganglia; (3) occlusion of the inferior vena cava or thoracic aorta; (4) transient ventricular ischaemia, and (5) neurally induced AF. Low level activity (ranging from 0 to 2.7 Hz) generated by 92 neurons was identified in basal states, activities that displayed functional interconnectivity. The majority (56%) of IC neurons so identified received indirect central inputs (vagus alone: 25%; stellate ganglion alone: 27%; both: 48%). Fifty per cent transduced the cardiac milieu responding to multimodal stressors applied to the great vessels or heart. Fifty per cent of IC neurons exhibited cardiac cycle periodicity, with activity occurring primarily in late diastole into isovolumetric contraction. Cardiac-related activity in IC neurons was primarily related to direct cardiac mechano-sensory inputs and indirect autonomic efferent inputs. In response to mediastinal nerve stimulation, most IC neurons became excessively activated; such network behaviour preceded and persisted throughout AF. It was concluded that stochastic interactions occur among IC local circuit neuronal populations in the control of regional cardiac function. Modulation of IC local circuit neuronal recruitment may represent a novel approach for the treatment of cardiac disease, including atrial arrhythmias. © 2013 The Authors. The Journal of Physiology © 2013 The Physiological Society.","author":[{"dropping-particle":"","family":"Beaumont","given":"Eric","non-dropping-particle":"","parse-names":false,"suffix":""},{"dropping-particle":"","family":"Salavatian","given":"Siamak","non-dropping-particle":"","parse-names":false,"suffix":""},{"dropping-particle":"","family":"Southerland","given":"E. Marie","non-dropping-particle":"","parse-names":false,"suffix":""},{"dropping-particle":"","family":"Vinet","given":"Alain","non-dropping-particle":"","parse-names":false,"suffix":""},{"dropping-particle":"","family":"Jacquemet","given":"Vincent","non-dropping-particle":"","parse-names":false,"suffix":""},{"dropping-particle":"","family":"Armour","given":"J. Andrew","non-dropping-particle":"","parse-names":false,"suffix":""},{"dropping-particle":"","family":"Ardell","given":"Jeffrey L.","non-dropping-particle":"","parse-names":false,"suffix":""}],"container-title":"Journal of Physiology","id":"ITEM-1","issue":"18","issued":{"date-parts":[["2013"]]},"page":"4515-4533","title":"Network interactions within the canine intrinsic cardiac nervous system: Implications for reflex control of regional cardiac function","type":"article-journal","volume":"591"},"uris":["http://www.mendeley.com/documents/?uuid=09452bad-443a-446a-b6fd-badc93b9c470"]}],"mendeley":{"formattedCitation":"(Beaumont et al., 2013)","plainTextFormattedCitation":"(Beaumont et al., 2013)","previouslyFormattedCitation":"(Beaumont et al., 2013)"},"properties":{"noteIndex":0},"schema":"https://github.com/citation-style-language/schema/raw/master/csl-citation.json"}</w:instrText>
      </w:r>
      <w:r>
        <w:fldChar w:fldCharType="separate"/>
      </w:r>
      <w:r w:rsidRPr="00E26352">
        <w:rPr>
          <w:noProof/>
        </w:rPr>
        <w:t>(Beaumont et al., 2013)</w:t>
      </w:r>
      <w:r>
        <w:fldChar w:fldCharType="end"/>
      </w:r>
      <w:r>
        <w:t xml:space="preserve"> </w:t>
      </w:r>
    </w:p>
    <w:p w14:paraId="68DB23B1" w14:textId="395D6E4C" w:rsidR="00283659" w:rsidRDefault="00283659" w:rsidP="008F1305">
      <w:pPr>
        <w:pStyle w:val="ListParagraph"/>
        <w:numPr>
          <w:ilvl w:val="0"/>
          <w:numId w:val="13"/>
        </w:numPr>
      </w:pPr>
      <w:r>
        <w:t>Coronary arteries</w:t>
      </w:r>
    </w:p>
    <w:p w14:paraId="505D3C24" w14:textId="33DE9314" w:rsidR="00283659" w:rsidRDefault="00283659" w:rsidP="00283659">
      <w:pPr>
        <w:pStyle w:val="ListParagraph"/>
        <w:numPr>
          <w:ilvl w:val="1"/>
          <w:numId w:val="12"/>
        </w:numPr>
      </w:pPr>
      <w:r>
        <w:t>Innervated by both adrenergic and cholinergic neurons. Smaller arteries/arterioles contain more nerve terminals than larger coronary arteries.</w:t>
      </w:r>
      <w:r w:rsidR="00B7305E">
        <w:t xml:space="preserve"> </w:t>
      </w:r>
      <w:r w:rsidR="00B7305E">
        <w:fldChar w:fldCharType="begin" w:fldLock="1"/>
      </w:r>
      <w:r w:rsidR="00A84F15">
        <w:instrText>ADDIN CSL_CITATION {"citationItems":[{"id":"ITEM-1","itemData":{"ISSN":"0021-8782","PMID":"4160131","author":[{"dropping-particle":"","family":"Lever","given":"J D","non-dropping-particle":"","parse-names":false,"suffix":""},{"dropping-particle":"","family":"Ahmed","given":"M","non-dropping-particle":"","parse-names":false,"suffix":""},{"dropping-particle":"","family":"Irvine","given":"G","non-dropping-particle":"","parse-names":false,"suffix":""}],"container-title":"Journal of anatomy","id":"ITEM-1","issue":"Pt 4","issued":{"date-parts":[["1965","10"]]},"page":"829-40","publisher":"Wiley-Blackwell","title":"Neuromuscular and intercellular relationships in the coronary arterioles. A morphological and quantitative study by light and electron microscopy.","type":"article-journal","volume":"99"},"uris":["http://www.mendeley.com/documents/?uuid=2b316350-26a2-320e-b422-cbef94fd765e"]}],"mendeley":{"formattedCitation":"(Lever et al., 1965)","plainTextFormattedCitation":"(Lever et al., 1965)","previouslyFormattedCitation":"(Lever et al., 1965)"},"properties":{"noteIndex":0},"schema":"https://github.com/citation-style-language/schema/raw/master/csl-citation.json"}</w:instrText>
      </w:r>
      <w:r w:rsidR="00B7305E">
        <w:fldChar w:fldCharType="separate"/>
      </w:r>
      <w:r w:rsidR="00B85DFE" w:rsidRPr="00B85DFE">
        <w:rPr>
          <w:noProof/>
        </w:rPr>
        <w:t>(Lever et al., 1965)</w:t>
      </w:r>
      <w:r w:rsidR="00B7305E">
        <w:fldChar w:fldCharType="end"/>
      </w:r>
    </w:p>
    <w:p w14:paraId="49BE56BD" w14:textId="2CFDB25F" w:rsidR="00283659" w:rsidRDefault="00283659" w:rsidP="00283659">
      <w:pPr>
        <w:pStyle w:val="ListParagraph"/>
        <w:numPr>
          <w:ilvl w:val="1"/>
          <w:numId w:val="12"/>
        </w:numPr>
      </w:pPr>
      <w:r>
        <w:t>B1AR predominantly</w:t>
      </w:r>
      <w:r w:rsidR="00B7305E">
        <w:t xml:space="preserve"> in larger coronary conduit arteries (B1AR:B2AR in ~2:1 ratio) &gt; 100 µm, while in smaller coronary arteries &lt; 100 µm, B1AR ~= B2AR. </w:t>
      </w:r>
      <w:r w:rsidR="00B7305E">
        <w:fldChar w:fldCharType="begin" w:fldLock="1"/>
      </w:r>
      <w:r w:rsidR="00B7305E">
        <w:instrText>ADDIN CSL_CITATION {"citationItems":[{"id":"ITEM-1","itemData":{"ISSN":"0009-7330","PMID":"2838202","abstract":"beta 2-Receptors constitute only 10-30% of the total beta-adrenergic receptors in mammalian ventricular myocardium, but their precise tissue location cannot be determined easily by measuring physiological variables. To delineate the distribution of beta-receptor subtypes in myocytic and vascular components of the heart, we incubated transmural sections of canine left ventricle with [125Iodo]cyanopindolol and selected concentrations of the beta 1-selective antagonist betaxolol or the beta 2-selective antagonist ICI 118,551. Detailed competition binding data were best accounted for by a two-site model in which approximately 75% of total sites were beta 1- and 25% were beta 2-receptors. The relative proportions of beta-receptor subtypes in myocytic and vascular components were assessed autoradiographically by analyzing the density of binding sites in transmural sections incubated with radioligand and subtype-selective displacers. Betaxolol (10(-7) M) reduced the density of radioligand binding sites by 44% in regions composed primarily of ventricular myocytes but by less than 5% in small coronary arterioles. ICI 118,551 (10(-7) M) reduced radioligand binding-site density by 18% in myocytic regions and by 55% in small arterioles. In myocytic regions, these data indicated a subtype composition of approximately 85% beta 1- and 15% beta 2-sites. In contrast, arterioles contained almost exclusively the beta 2-subtype. The diameters of coronary vessels in which beta 2-receptors were found to be selectively increased fell within a narrow range (mean +/- SD, 35 +/- 11 microns; range, 16-55 microns). Small mural arteries and venules did not contain a significantly higher proportion of beta 2-receptors than adjacent myocytic regions.","author":[{"dropping-particle":"","family":"Murphree","given":"S S","non-dropping-particle":"","parse-names":false,"suffix":""},{"dropping-particle":"","family":"Saffitz","given":"J E","non-dropping-particle":"","parse-names":false,"suffix":""}],"container-title":"Circulation research","id":"ITEM-1","issue":"1","issued":{"date-parts":[["1988","7"]]},"page":"117-25","title":"Delineation of the distribution of beta-adrenergic receptor subtypes in canine myocardium.","type":"article-journal","volume":"63"},"uris":["http://www.mendeley.com/documents/?uuid=7e29eac6-0f53-3c17-87ae-2aa9a4346d9a"]}],"mendeley":{"formattedCitation":"(Murphree &amp; Saffitz, 1988)","plainTextFormattedCitation":"(Murphree &amp; Saffitz, 1988)","previouslyFormattedCitation":"(Murphree &amp; Saffitz, 1988)"},"properties":{"noteIndex":0},"schema":"https://github.com/citation-style-language/schema/raw/master/csl-citation.json"}</w:instrText>
      </w:r>
      <w:r w:rsidR="00B7305E">
        <w:fldChar w:fldCharType="separate"/>
      </w:r>
      <w:r w:rsidR="00B7305E" w:rsidRPr="00B7305E">
        <w:rPr>
          <w:noProof/>
        </w:rPr>
        <w:t>(Murphree &amp; Saffitz, 1988)</w:t>
      </w:r>
      <w:r w:rsidR="00B7305E">
        <w:fldChar w:fldCharType="end"/>
      </w:r>
      <w:r w:rsidR="00B7305E">
        <w:t xml:space="preserve"> B1AR stimulation leads to vasodilation, while A1AR leads to vasoconstriction. </w:t>
      </w:r>
      <w:r w:rsidR="00B7305E">
        <w:fldChar w:fldCharType="begin" w:fldLock="1"/>
      </w:r>
      <w:r w:rsidR="00B85DFE">
        <w:instrText>ADDIN CSL_CITATION {"citationItems":[{"id":"ITEM-1","itemData":{"ISSN":"1524-4539","PMID":"10217647","abstract":"BACKGROUND Although adrenergic activation plays a major role in the initiation of experimental myocardial ischemia, the significance of alpha-adrenergic coronary constriction in humans has been questioned. The present study assessed the impact of selective alpha-adrenergic receptor activation in patients with normal or atherosclerotic coronary arteries. METHODS AND RESULTS In 39 patients, coronary blood flow (CBF, mL/min) was determined from combined angiography and Doppler measurements. In 8 patients with normal coronary arteries (group 1) and 9 with single coronary artery stenosis (group 2), doses of 1, 2.5, 5, and 10 mg IC of the alpha1-agonist methoxamine (M) were injected. Identical doses of the alpha2-agonist BHT933 (B) were injected in 8 patients with normal coronary arteries (group 3) and 8 with single stenosis (group 4). In 6 additional patients with single stenosis (group 5), aortocoronary sinus lactate differences were measured in response to M and B. CBF remained unchanged in group 1. In contrast, CBF was decreased dose-dependently in group 2, with a maximum at 10 mg M (39.0+/-9.4 versus 15.2+/-7.0). In groups 3 and 4, CBF was also decreased dose-dependently, with a maximum at 10 mg B (63.3+/-24.8 versus 49. 1+/-27.9 and 41.5+/-19.0 versus 12.7+/-8.0, respectively). In group 5, there was more net lactate production with B than with M (-0. 34+/-0.11 versus -0.04+/-0.09 mmol/L). CONCLUSIONS In normal coronary arteries, alpha1-adrenergic activation does not reduce CBF, whereas alpha2-adrenergic activation reduces CBF by microvascular constriction. Both alpha1- and alpha2-adrenergic epicardial and microvascular constriction are augmented by atherosclerosis and can induce myocardial ischemia.","author":[{"dropping-particle":"","family":"Baumgart","given":"D","non-dropping-particle":"","parse-names":false,"suffix":""},{"dropping-particle":"","family":"Haude","given":"M","non-dropping-particle":"","parse-names":false,"suffix":""},{"dropping-particle":"","family":"Görge","given":"G","non-dropping-particle":"","parse-names":false,"suffix":""},{"dropping-particle":"","family":"Liu","given":"F","non-dropping-particle":"","parse-names":false,"suffix":""},{"dropping-particle":"","family":"Ge","given":"J","non-dropping-particle":"","parse-names":false,"suffix":""},{"dropping-particle":"","family":"Grosse-Eggebrecht","given":"C","non-dropping-particle":"","parse-names":false,"suffix":""},{"dropping-particle":"","family":"Erbel","given":"R","non-dropping-particle":"","parse-names":false,"suffix":""},{"dropping-particle":"","family":"Heusch","given":"G","non-dropping-particle":"","parse-names":false,"suffix":""}],"container-title":"Circulation","id":"ITEM-1","issue":"16","issued":{"date-parts":[["1999","4","27"]]},"page":"2090-7","title":"Augmented alpha-adrenergic constriction of atherosclerotic human coronary arteries.","type":"article-journal","volume":"99"},"uris":["http://www.mendeley.com/documents/?uuid=e58fbf26-537e-322f-a9d6-7e52e93d5074"]}],"mendeley":{"formattedCitation":"(Baumgart et al., 1999)","plainTextFormattedCitation":"(Baumgart et al., 1999)","previouslyFormattedCitation":"(Baumgart et al., 1999)"},"properties":{"noteIndex":0},"schema":"https://github.com/citation-style-language/schema/raw/master/csl-citation.json"}</w:instrText>
      </w:r>
      <w:r w:rsidR="00B7305E">
        <w:fldChar w:fldCharType="separate"/>
      </w:r>
      <w:r w:rsidR="00B7305E" w:rsidRPr="00B7305E">
        <w:rPr>
          <w:noProof/>
        </w:rPr>
        <w:t>(Baumgart et al., 1999)</w:t>
      </w:r>
      <w:r w:rsidR="00B7305E">
        <w:fldChar w:fldCharType="end"/>
      </w:r>
      <w:r w:rsidR="00B7305E">
        <w:t xml:space="preserve"> May exist to limit large vessel “steal” during ischemia. </w:t>
      </w:r>
    </w:p>
    <w:p w14:paraId="42C1F018" w14:textId="77777777" w:rsidR="00283659" w:rsidRPr="005B7AA2" w:rsidRDefault="00283659" w:rsidP="00283659"/>
    <w:p w14:paraId="425DA5A9" w14:textId="77777777" w:rsidR="0065071C" w:rsidRPr="00107F20" w:rsidRDefault="0065071C" w:rsidP="00EB5B2E"/>
    <w:p w14:paraId="64698E6F" w14:textId="10BAE707" w:rsidR="00E02763" w:rsidRPr="00107F20" w:rsidRDefault="00E02763" w:rsidP="00AB41E8">
      <w:r w:rsidRPr="00AB41E8">
        <w:rPr>
          <w:rStyle w:val="Heading2Char"/>
        </w:rPr>
        <w:t>Reflex arches</w:t>
      </w:r>
    </w:p>
    <w:p w14:paraId="4C2004CC" w14:textId="2433CC8D" w:rsidR="00446BDE" w:rsidRPr="00107F20" w:rsidRDefault="00446BDE" w:rsidP="00AB41E8"/>
    <w:p w14:paraId="056BCA4A" w14:textId="09228057" w:rsidR="00AB41E8" w:rsidRDefault="00726C4F" w:rsidP="00AB41E8">
      <w:pPr>
        <w:pStyle w:val="ListParagraph"/>
        <w:numPr>
          <w:ilvl w:val="0"/>
          <w:numId w:val="9"/>
        </w:numPr>
      </w:pPr>
      <w:r w:rsidRPr="00107F20">
        <w:t>Aortic arches</w:t>
      </w:r>
      <w:r w:rsidR="00DA57DF" w:rsidRPr="00107F20">
        <w:t xml:space="preserve"> (SNS inhibition)</w:t>
      </w:r>
      <w:r w:rsidR="00AB41E8">
        <w:fldChar w:fldCharType="begin" w:fldLock="1"/>
      </w:r>
      <w:r w:rsidR="001162B2">
        <w:instrText>ADDIN CSL_CITATION {"citationItems":[{"id":"ITEM-1","itemData":{"DOI":"10.1016/0165-1838(83)90082-6","ISSN":"0165-1838","PMID":"6875194","abstract":"In this paper the experimental evidence supporting the hypothesis that excitatory sympathetic reflexes may participate in the tonic control of the cardiovascular system is discussed. Positive feedback pressor sympathetic reflexes can be obtained with physiological distensions of the descending thoracic aorta in conscious dogs with all nerves intact in absence of any pain reaction. These excitatory reflexes interact with supraspinal regulatory mechanisms, inhibitory in nature. A massive excitation of cardiac sympathetic afferents, produced by intracoronary injections of bradykinin, also elicits a pressor reflex, without pain reactions. In the absence of anesthesia and recent surgery, the cardiovascular excitatory reflexes, subserved by sympathetic afferent fibers, can easily prevail. We suggest that negative and positive feedback mechanisms interact continuously to achieve the most adequate neural cardiovascular control.","author":[{"dropping-particle":"","family":"Malliani","given":"Alberto","non-dropping-particle":"","parse-names":false,"suffix":""},{"dropping-particle":"","family":"Pagani","given":"Massimo","non-dropping-particle":"","parse-names":false,"suffix":""},{"dropping-particle":"","family":"Pizzinelli","given":"Paolo","non-dropping-particle":"","parse-names":false,"suffix":""},{"dropping-particle":"","family":"Furlan","given":"Raffaello","non-dropping-particle":"","parse-names":false,"suffix":""},{"dropping-particle":"","family":"Guzzetti","given":"Stefano","non-dropping-particle":"","parse-names":false,"suffix":""}],"container-title":"Journal of the autonomic nervous system","id":"ITEM-1","issue":"3-4","issued":{"date-parts":[["1983"]]},"page":"295-301","title":"Cardiovascular reflexes mediated by sympathetic afferent fibers.","type":"article-journal","volume":"7"},"uris":["http://www.mendeley.com/documents/?uuid=a2b7a94f-577c-3b02-8c73-58015f3a51a6"]}],"mendeley":{"formattedCitation":"(Alberto Malliani, Pagani, Pizzinelli, Furlan, &amp; Guzzetti, 1983)","plainTextFormattedCitation":"(Alberto Malliani, Pagani, Pizzinelli, Furlan, &amp; Guzzetti, 1983)","previouslyFormattedCitation":"(Alberto Malliani, Pagani, Pizzinelli, Furlan, &amp; Guzzetti, 1983)"},"properties":{"noteIndex":0},"schema":"https://github.com/citation-style-language/schema/raw/master/csl-citation.json"}</w:instrText>
      </w:r>
      <w:r w:rsidR="00AB41E8">
        <w:fldChar w:fldCharType="separate"/>
      </w:r>
      <w:r w:rsidR="001162B2" w:rsidRPr="001162B2">
        <w:rPr>
          <w:noProof/>
        </w:rPr>
        <w:t>(Alberto Malliani, Pagani, Pizzinelli, Furlan, &amp; Guzzetti, 1983)</w:t>
      </w:r>
      <w:r w:rsidR="00AB41E8">
        <w:fldChar w:fldCharType="end"/>
      </w:r>
    </w:p>
    <w:p w14:paraId="7D0A07FC" w14:textId="77777777" w:rsidR="00AB41E8" w:rsidRDefault="00AB41E8" w:rsidP="00AB41E8">
      <w:pPr>
        <w:pStyle w:val="ListParagraph"/>
        <w:numPr>
          <w:ilvl w:val="1"/>
          <w:numId w:val="9"/>
        </w:numPr>
      </w:pPr>
      <w:r>
        <w:t>When the thoracic aortic diameter is increased, there is a reflex increase in aortic pressure</w:t>
      </w:r>
    </w:p>
    <w:p w14:paraId="0154C74C" w14:textId="02EF23AF" w:rsidR="00AB41E8" w:rsidRPr="00107F20" w:rsidRDefault="00AB41E8" w:rsidP="00AB41E8">
      <w:pPr>
        <w:pStyle w:val="ListParagraph"/>
        <w:numPr>
          <w:ilvl w:val="2"/>
          <w:numId w:val="9"/>
        </w:numPr>
      </w:pPr>
      <w:r w:rsidRPr="00AB41E8">
        <w:t>An increase</w:t>
      </w:r>
      <w:r>
        <w:t xml:space="preserve"> of the aortic segment by 9 mm from 16 mm, there was an increase in MAP by 31 mm Hg from 100 mm Hg, and an increase in HR by 20 bpm from 90 bpm.</w:t>
      </w:r>
      <w:r w:rsidR="00DC2E69">
        <w:t xml:space="preserve"> HR changes were due to </w:t>
      </w:r>
      <w:proofErr w:type="spellStart"/>
      <w:r w:rsidR="00DC2E69">
        <w:t>vagolysis</w:t>
      </w:r>
      <w:proofErr w:type="spellEnd"/>
      <w:r w:rsidR="00DC2E69">
        <w:t xml:space="preserve"> (after vagotomy, resting HR was higher and no further increase in HR occurred by aortic stretch).</w:t>
      </w:r>
      <w:r>
        <w:fldChar w:fldCharType="begin" w:fldLock="1"/>
      </w:r>
      <w:r w:rsidR="00EB5B2E">
        <w:instrText>ADDIN CSL_CITATION {"citationItems":[{"id":"ITEM-1","itemData":{"ISSN":"0009-7330","PMID":"6119167","abstract":"The role of pressor sympathetic reflexes in circulatory control was investigated in conscious dogs. Animals were previously instrumented with a 6- to 8-cm rigid core cannula covered by an inflatable rubber cylinder in the thoracic aorta, a pressure catheter implanted in the aorta above the cannula, and a second catheter inserted into the aorta below the cannula through a femoral artery. Two piezoelectric crystals were positioned at opposing adventitial sites to measure aortic distension with ultrasound techniques. After recovery from surgery, the diameter of the aortic segment surrounding the cannula was increased by 9.6 +/- 0.4% from 16 +/- 1 mm by inflating the rubber cylinder, without obstructing blood flow. Mean aortic pressure rose 31 +/- 3% from 100 +/- 3 mm Hg and heart rate 20 +/- 3% from 91 +/- 3 beats/min (P less than 0.01). The pressor response was abolished by alpha-adrenergic blockade (phentolamine 1 mg/kg, iv). The heart rate response was reduced either by beta-blockade (propranolol 1 mg/kg, iv) or muscarinic blockade (atropine 0.2 mg/kg, iv) and abolished by their combination. During aortic stretch, the sensitivity of the baroreflex was reduced 57 +/- 7% from 18 +/- 2 msec/mm Hg (P less than 0.01). The pressor response was increased by 49 +/- 8% after bilateral carotid sinus nerve section and vagotomy. These excitatory reflex responses were obtained in absence of any pain reaction. Thus, in the conscious dog, aortic distension within physiological ranges induces a potent pressor sympathetic reflex with positive feedback characteristics. Such a pressor reflex not only occurs in the presence of functioning baroreflexes, but is also capable of reducing their sensitivity.","author":[{"dropping-particle":"","family":"Pagani","given":"M","non-dropping-particle":"","parse-names":false,"suffix":""},{"dropping-particle":"","family":"Pizzinelli","given":"P","non-dropping-particle":"","parse-names":false,"suffix":""},{"dropping-particle":"","family":"Bergamaschi","given":"M","non-dropping-particle":"","parse-names":false,"suffix":""},{"dropping-particle":"","family":"Malliani","given":"A","non-dropping-particle":"","parse-names":false,"suffix":""}],"container-title":"Circulation research","id":"ITEM-1","issue":"1","issued":{"date-parts":[["1982","1"]]},"page":"125-32","title":"A positive feedback sympathetic pressor reflex during stretch of the thoracic aorta in conscious dogs.","type":"article-journal","volume":"50"},"uris":["http://www.mendeley.com/documents/?uuid=444ad8de-3600-3252-9f8b-0edfa1ef0e51"]}],"mendeley":{"formattedCitation":"(Pagani, Pizzinelli, Bergamaschi, &amp; Malliani, 1982)","plainTextFormattedCitation":"(Pagani, Pizzinelli, Bergamaschi, &amp; Malliani, 1982)","previouslyFormattedCitation":"(Pagani, Pizzinelli, Bergamaschi, &amp; Malliani, 1982)"},"properties":{"noteIndex":0},"schema":"https://github.com/citation-style-language/schema/raw/master/csl-citation.json"}</w:instrText>
      </w:r>
      <w:r>
        <w:fldChar w:fldCharType="separate"/>
      </w:r>
      <w:r w:rsidRPr="00AB41E8">
        <w:rPr>
          <w:noProof/>
        </w:rPr>
        <w:t>(Pagani, Pizzinelli, Bergamaschi, &amp; Malliani, 1982)</w:t>
      </w:r>
      <w:r>
        <w:fldChar w:fldCharType="end"/>
      </w:r>
      <w:r w:rsidR="00DC2E69">
        <w:t xml:space="preserve"> </w:t>
      </w:r>
    </w:p>
    <w:p w14:paraId="536E611B" w14:textId="6F17BA71" w:rsidR="00726C4F" w:rsidRPr="00107F20" w:rsidRDefault="00726C4F" w:rsidP="00AB41E8">
      <w:pPr>
        <w:pStyle w:val="ListParagraph"/>
        <w:numPr>
          <w:ilvl w:val="0"/>
          <w:numId w:val="9"/>
        </w:numPr>
      </w:pPr>
      <w:r w:rsidRPr="00107F20">
        <w:t>Carotid baroreceptors</w:t>
      </w:r>
      <w:r w:rsidR="00DA57DF" w:rsidRPr="00107F20">
        <w:t xml:space="preserve"> (SNS inhibition)</w:t>
      </w:r>
    </w:p>
    <w:p w14:paraId="7E7E5257" w14:textId="75774C88" w:rsidR="00726C4F" w:rsidRDefault="00DA57DF" w:rsidP="00AB41E8">
      <w:pPr>
        <w:pStyle w:val="ListParagraph"/>
        <w:numPr>
          <w:ilvl w:val="1"/>
          <w:numId w:val="9"/>
        </w:numPr>
      </w:pPr>
      <w:r w:rsidRPr="00107F20">
        <w:t xml:space="preserve">Including </w:t>
      </w:r>
      <w:proofErr w:type="spellStart"/>
      <w:r w:rsidRPr="00107F20">
        <w:t>Bezold-Jarish</w:t>
      </w:r>
      <w:proofErr w:type="spellEnd"/>
      <w:r w:rsidRPr="00107F20">
        <w:t xml:space="preserve"> reflex</w:t>
      </w:r>
    </w:p>
    <w:p w14:paraId="7CC002DA" w14:textId="6C5E39CA" w:rsidR="000610E6" w:rsidRPr="00107F20" w:rsidRDefault="000610E6" w:rsidP="00AB41E8">
      <w:pPr>
        <w:pStyle w:val="ListParagraph"/>
        <w:numPr>
          <w:ilvl w:val="1"/>
          <w:numId w:val="9"/>
        </w:numPr>
      </w:pPr>
      <w:r>
        <w:t xml:space="preserve">After stellate/spinal block, anesthesia-induced hypotension won’t correct for low-pressure baroreceptor stimuli (vagal afferent), leaving unopposed vagal tone. </w:t>
      </w:r>
      <w:r>
        <w:fldChar w:fldCharType="begin" w:fldLock="1"/>
      </w:r>
      <w:r>
        <w:instrText>ADDIN CSL_CITATION {"citationItems":[{"id":"ITEM-1","itemData":{"DOI":"10.1213/ane.0b013e3182312e21","ISSN":"0003-2999","PMID":"21965361","abstract":"Francis A. Bainbridge demonstrated in 1915 that an infusion of saline or blood into the jugular vein of the anesthetized dog produced tachycardia. His findings after transection of the cardiac autonomic nerve supply and injection of the cholinergic blocking drug atropine demonstrated that the tachycardia was reflex in origin, with the vagus nerves constituting the afferent limb and a withdrawal of vagal tone the primary efferent limb. Subsequent investigators demonstrated that the increase in venous return was detected by stretch receptors in the right and left atria. In the 1980s, it was shown convincingly that the Bainbridge reflex was present in primates, including humans, but that the reflex was much less prominent than in the dog. This difference may be due to a more dominant arterial baroreceptor reflex in humans. A \"reverse\" Bainbridge reflex has been proposed to explain the decreases in heart rate observed under conditions in which venous return is reduced, such as during spinal and epidural anesthesia, controlled hypotension, and severe hemorrhage. The Bainbridge reflex is invoked throughout the anesthesia literature to describe the effect of changes in venous return on heart rate in patients in the surgical and critical care settings, but a critical analysis of the experimental and clinical evidence is lacking. Our main objectives in this review are to summarize the history of the Bainbridge reflex, to describe its anatomy and physiology, and to discuss the evidence for and against it having an influence on heart rate changes observed clinically. The interaction of the Bainbridge reflex with the arterial baroreceptor and Bezold-Jarisch reflexes is discussed.","author":[{"dropping-particle":"","family":"Crystal","given":"George J.","non-dropping-particle":"","parse-names":false,"suffix":""},{"dropping-particle":"","family":"Salem","given":"M. Ramez","non-dropping-particle":"","parse-names":false,"suffix":""}],"container-title":"Anesthesia &amp; Analgesia","id":"ITEM-1","issue":"3","issued":{"date-parts":[["2012","3"]]},"page":"520-532","title":"The Bainbridge and the “Reverse” Bainbridge Reflexes","type":"article-journal","volume":"114"},"uris":["http://www.mendeley.com/documents/?uuid=227b9771-6c3f-3ee6-a370-ea7d765a3c22"]}],"mendeley":{"formattedCitation":"(Crystal &amp; Salem, 2012)","plainTextFormattedCitation":"(Crystal &amp; Salem, 2012)","previouslyFormattedCitation":"(Crystal &amp; Salem, 2012)"},"properties":{"noteIndex":0},"schema":"https://github.com/citation-style-language/schema/raw/master/csl-citation.json"}</w:instrText>
      </w:r>
      <w:r>
        <w:fldChar w:fldCharType="separate"/>
      </w:r>
      <w:r w:rsidRPr="000610E6">
        <w:rPr>
          <w:noProof/>
        </w:rPr>
        <w:t>(Crystal &amp; Salem, 2012)</w:t>
      </w:r>
      <w:r>
        <w:fldChar w:fldCharType="end"/>
      </w:r>
    </w:p>
    <w:p w14:paraId="3C5FBEE2" w14:textId="22BD73C4" w:rsidR="00BC2ED4" w:rsidRDefault="00DA57DF" w:rsidP="00BC2ED4">
      <w:pPr>
        <w:pStyle w:val="ListParagraph"/>
        <w:numPr>
          <w:ilvl w:val="0"/>
          <w:numId w:val="9"/>
        </w:numPr>
      </w:pPr>
      <w:r w:rsidRPr="00107F20">
        <w:t xml:space="preserve">Cardiovascular </w:t>
      </w:r>
      <w:proofErr w:type="gramStart"/>
      <w:r w:rsidRPr="00107F20">
        <w:t>low-threshold</w:t>
      </w:r>
      <w:proofErr w:type="gramEnd"/>
      <w:r w:rsidRPr="00107F20">
        <w:t xml:space="preserve"> polymodal receptors (SNS activation)</w:t>
      </w:r>
    </w:p>
    <w:p w14:paraId="590EDFF9" w14:textId="79C80840" w:rsidR="001C591D" w:rsidRDefault="001C591D" w:rsidP="00BC2ED4">
      <w:pPr>
        <w:pStyle w:val="ListParagraph"/>
        <w:numPr>
          <w:ilvl w:val="0"/>
          <w:numId w:val="9"/>
        </w:numPr>
      </w:pPr>
      <w:r>
        <w:t>Coronary baroreceptor</w:t>
      </w:r>
    </w:p>
    <w:p w14:paraId="07FA2C80" w14:textId="55549C96" w:rsidR="001C591D" w:rsidRDefault="001C591D" w:rsidP="001C591D">
      <w:pPr>
        <w:pStyle w:val="ListParagraph"/>
        <w:widowControl w:val="0"/>
        <w:numPr>
          <w:ilvl w:val="1"/>
          <w:numId w:val="9"/>
        </w:numPr>
        <w:autoSpaceDE w:val="0"/>
        <w:autoSpaceDN w:val="0"/>
        <w:adjustRightInd w:val="0"/>
      </w:pPr>
      <w:r>
        <w:t xml:space="preserve">Baroreceptor reflex vagally mediated: high coronary pressure leads to sympathetic inhibition, but low pressures lead to delayed/slow efferent sympathetic outflow/vasoconstriction. </w:t>
      </w:r>
      <w:r>
        <w:fldChar w:fldCharType="begin" w:fldLock="1"/>
      </w:r>
      <w:r w:rsidR="00A84F15">
        <w:instrText>ADDIN CSL_CITATION {"citationItems":[{"id":"ITEM-1","itemData":{"DOI":"10.1113/expphysiol.1996.sp003997","ISSN":"09580670","abstract":"This research was designed to compare coronary, carotid and aortic arch baroreceptors in terms of the ranges of pressures required to elicit reflex vascular responses and the possible differences between the responses to pulsatile and non-pulsatile stimuli. Dogs were anaesthetized with alpha-chloralose, artificially ventilated and the chests opened wide. A perfusion circuit allowed independent control of pressures distending the three baroreceptor regions. A cardiopulmonary bypass and ventricular fibrillation prevented cardiac pulsations from influencing coronary baroreceptor pressure. The caudal region of the animal was perfused at constant flow and vascular resistance responses were assessed from changes in perfusion pressure. Only tests in which the overall response exceeded 3 kPa (22.5 mmHg) were analyzed. Reflex responses were obtained to significantly lower coronary pressures than were required to induce responses from other regions. The inflexion points of the stimulus-response curves for pulsatile coronary, carotid and aortic pressures were 10.5 +/- 0.6, 15.5 +/- 1.8 and 16.4 +/- 1.7 kPa (79 +/- 5, 116 +/- 14 and 123 +/- 13 mmHg, respectively; values are means +/- S.E.M.). When the responses to pulsatile stimuli were compared with those to non-pulsatile stimuli, it was noted that for the carotid receptors, lower pressures were required to induce responses (inflexion pressure less) and the slope of the stimulus-response curve was less. Pulsatile aortic pressures induced a parallel (downward) displacement of the curve but no change in inflexion point or slope. The coronary baroreceptor stimulus-response relationship was unaffected by pulsatility. These results show differences between the characteristics of the three baroreceptors with coronary receptors being unaffected by pressure pulsatility but likely to be of importance in hypotensive situations.","author":[{"dropping-particle":"","family":"McMahon","given":"N. C.","non-dropping-particle":"","parse-names":false,"suffix":""},{"dropping-particle":"","family":"Drinkhill","given":"M. J.","non-dropping-particle":"","parse-names":false,"suffix":""},{"dropping-particle":"","family":"Hainsworth","given":"R.","non-dropping-particle":"","parse-names":false,"suffix":""}],"container-title":"Experimental Physiology","id":"ITEM-1","issue":"6","issued":{"date-parts":[["1996"]]},"page":"969-981","title":"Vascular responses to stimulation of carotid, aortic and coronary artery baroreceptors with pulsatile and non-pulsatile pressures in anaesthetized dogs","type":"article-journal","volume":"81"},"uris":["http://www.mendeley.com/documents/?uuid=bf823975-41ff-4d2c-b295-386a9830f901"]},{"id":"ITEM-2","itemData":{"author":[{"dropping-particle":"","family":"Drinkhill","given":"M J","non-dropping-particle":"","parse-names":false,"suffix":""},{"dropping-particle":"","family":"Mcmahon","given":"N C","non-dropping-particle":"","parse-names":false,"suffix":""},{"dropping-particle":"","family":"Hainsworth","given":"R","non-dropping-particle":"","parse-names":false,"suffix":""}],"container-title":"Physiology","id":"ITEM-2","issued":{"date-parts":[["1996"]]},"page":"261-269","title":"Delayed sympathetic efferent responses to coronary baroreceptor unloading in anaesthetized dogs independent control of pressures to the aortic root , including the coronary arteries , the aortic arch and the carotid sinuses . Electrophysiological recordin","type":"article-journal"},"uris":["http://www.mendeley.com/documents/?uuid=c11fc773-b234-4ac5-927b-b588f8ce7649"]}],"mendeley":{"formattedCitation":"(Drinkhill et al., 1996; McMahon et al., 1996)","plainTextFormattedCitation":"(Drinkhill et al., 1996; McMahon et al., 1996)","previouslyFormattedCitation":"(Drinkhill et al., 1996; McMahon et al., 1996)"},"properties":{"noteIndex":0},"schema":"https://github.com/citation-style-language/schema/raw/master/csl-citation.json"}</w:instrText>
      </w:r>
      <w:r>
        <w:fldChar w:fldCharType="separate"/>
      </w:r>
      <w:r w:rsidR="00B85DFE" w:rsidRPr="00B85DFE">
        <w:rPr>
          <w:noProof/>
        </w:rPr>
        <w:t>(Drinkhill et al., 1996; McMahon et al., 1996)</w:t>
      </w:r>
      <w:r>
        <w:fldChar w:fldCharType="end"/>
      </w:r>
    </w:p>
    <w:p w14:paraId="6A3B34E8" w14:textId="62FDA6A8" w:rsidR="00BC2ED4" w:rsidRDefault="00BC2ED4" w:rsidP="00BC2ED4"/>
    <w:p w14:paraId="37EF6249" w14:textId="1EE7069C" w:rsidR="00BC2ED4" w:rsidRDefault="00BC2ED4" w:rsidP="00BC2ED4">
      <w:pPr>
        <w:pStyle w:val="Heading2"/>
      </w:pPr>
      <w:r>
        <w:t>Diseases</w:t>
      </w:r>
    </w:p>
    <w:p w14:paraId="1FF54D2A" w14:textId="209E0A78" w:rsidR="00BC2ED4" w:rsidRDefault="00BC2ED4" w:rsidP="00BC2ED4"/>
    <w:p w14:paraId="72AC42AC" w14:textId="22A5925F" w:rsidR="00BC2ED4" w:rsidRDefault="00BC2ED4" w:rsidP="00BC2ED4">
      <w:pPr>
        <w:pStyle w:val="ListParagraph"/>
        <w:numPr>
          <w:ilvl w:val="0"/>
          <w:numId w:val="10"/>
        </w:numPr>
      </w:pPr>
      <w:r>
        <w:t>Heart failure</w:t>
      </w:r>
    </w:p>
    <w:p w14:paraId="44ED102B" w14:textId="0788E4E0" w:rsidR="00BC2ED4" w:rsidRDefault="00BC2ED4" w:rsidP="00BC2ED4">
      <w:pPr>
        <w:pStyle w:val="ListParagraph"/>
        <w:numPr>
          <w:ilvl w:val="1"/>
          <w:numId w:val="10"/>
        </w:numPr>
      </w:pPr>
      <w:r>
        <w:t xml:space="preserve">Increased sympathetic tone in ischemic HF models (porcine) improves myocardial contraction, decreased oxygen consumption, decreases intraventricular </w:t>
      </w:r>
      <w:r w:rsidR="00C40211">
        <w:t>desynchrony</w:t>
      </w:r>
      <w:r>
        <w:t>, all without elevation of NE.</w:t>
      </w:r>
      <w:r>
        <w:fldChar w:fldCharType="begin" w:fldLock="1"/>
      </w:r>
      <w:r w:rsidR="001E1692">
        <w:instrText>ADDIN CSL_CITATION {"citationItems":[{"id":"ITEM-1","itemData":{"DOI":"10.1111/j.1540-8167.2011.02230.x","ISSN":"10453873","abstract":"BACKGROUND: Prior experimental studies show that thoracic spinal cord stimulation (SCS) improves left ventricular (LV) ejection fraction (LVEF). The mechanism of this improvement in the LV contractile function after SCS and its effects on the myocardial oxygen consumption remains unknown.\\n\\nMETHODS AND RESULTS: We performed thoracic SCS (T1-T2 level) followed by 4 weeks of rapid ventricular pacing in 9 adult pigs with ischemic heart failure (HF) induced by myocardial infarction (MI). At 24 hours off-pacing, detailed echocardiogram and invasive hemodynamic assessment were performed to determine LV contractile function and myocardial oxygen consumption. Serum norepinephrine level was measured before and after SCS. SCS was performed on 2 occasions for 15 minutes, 30 minutes apart (recovery) with 50 Hz frequency (pulse width 0.2 millisecond, 90% of motor threshold at 2 Hz output). Echocardiogram revealed significant decrease in LVEF (33.8 ± 1.8% vs 66.5 ± 1.7%, P &lt; 0.01) after induction of MI and HF. Compared with MI and HF, acute SCS significantly increased LVEF and +dP/dt (all P &lt; 0.05). Withdrawal of SCS during recovery decreased +dP/dt, but not LVEF that increased again with repeated SCS. Myocardial oxygen consumption also significantly decreased during SCS compared with MI and HF (P = 0.006) without any change in serum norepinephrine level (P = 0.9). Speckle tracking imaging showed significant improvement in global and regional circumferential strains over the infarcted mid and apical regions, decreased in time to peak circumferential strain over the lateral and posterior wall after SCS, and the degree of intraventricular dyssynchrony during SCS compared with MI and HF (P &lt; 0.05).\\n\\nCONCLUSIONS: In a porcine model of ischemic HF, acute SCS improved global and regional LV contractile function and intraventricular dyssynchrony, and decreased myocardial oxygen consumption without elevation of norepinephrine level.","author":[{"dropping-particle":"","family":"Liu","given":"Yuan","non-dropping-particle":"","parse-names":false,"suffix":""},{"dropping-particle":"","family":"Yue","given":"Wen Sheng","non-dropping-particle":"","parse-names":false,"suffix":""},{"dropping-particle":"","family":"Liao","given":"Song Yan","non-dropping-particle":"","parse-names":false,"suffix":""},{"dropping-particle":"","family":"Zhang","given":"Yuelin","non-dropping-particle":"","parse-names":false,"suffix":""},{"dropping-particle":"","family":"Au","given":"Ka Wing","non-dropping-particle":"","parse-names":false,"suffix":""},{"dropping-particle":"","family":"Shuto","given":"Chika","non-dropping-particle":"","parse-names":false,"suffix":""},{"dropping-particle":"","family":"Hata","given":"Cary","non-dropping-particle":"","parse-names":false,"suffix":""},{"dropping-particle":"","family":"Park","given":"Euljoon","non-dropping-particle":"","parse-names":false,"suffix":""},{"dropping-particle":"","family":"Chen","given":"Peter","non-dropping-particle":"","parse-names":false,"suffix":""},{"dropping-particle":"","family":"Siu","given":"Chung Wah","non-dropping-particle":"","parse-names":false,"suffix":""},{"dropping-particle":"","family":"Tse","given":"Hung Fat","non-dropping-particle":"","parse-names":false,"suffix":""}],"container-title":"Journal of Cardiovascular Electrophysiology","id":"ITEM-1","issue":"5","issued":{"date-parts":[["2012"]]},"page":"534-540","title":"Thoracic spinal cord stimulation improves cardiac contractile function and myocardial oxygen consumption in a porcine model of ischemic heart failure","type":"article-journal","volume":"23"},"uris":["http://www.mendeley.com/documents/?uuid=b11ecdad-3381-43bd-bea4-3e56f4ff3f13"]}],"mendeley":{"formattedCitation":"(Liu et al., 2012)","plainTextFormattedCitation":"(Liu et al., 2012)","previouslyFormattedCitation":"(Liu et al., 2012)"},"properties":{"noteIndex":0},"schema":"https://github.com/citation-style-language/schema/raw/master/csl-citation.json"}</w:instrText>
      </w:r>
      <w:r>
        <w:fldChar w:fldCharType="separate"/>
      </w:r>
      <w:r w:rsidRPr="00BC2ED4">
        <w:rPr>
          <w:noProof/>
        </w:rPr>
        <w:t>(Liu et al., 2012)</w:t>
      </w:r>
      <w:r>
        <w:fldChar w:fldCharType="end"/>
      </w:r>
    </w:p>
    <w:p w14:paraId="4ECBB031" w14:textId="6C27352B" w:rsidR="00C27C06" w:rsidRDefault="00C27C06" w:rsidP="00BC2ED4">
      <w:pPr>
        <w:pStyle w:val="ListParagraph"/>
        <w:numPr>
          <w:ilvl w:val="1"/>
          <w:numId w:val="10"/>
        </w:numPr>
      </w:pPr>
      <w:r>
        <w:t xml:space="preserve">After developing late-stage HF, neuronal bodies become hypertrophied and edematous. They become less excitable and may lead to vagal withdrawal. </w:t>
      </w:r>
      <w:r>
        <w:fldChar w:fldCharType="begin" w:fldLock="1"/>
      </w:r>
      <w:r w:rsidR="000610E6">
        <w:instrText>ADDIN CSL_CITATION {"citationItems":[{"id":"ITEM-1","itemData":{"DOI":"10.1161/JAHA.113.000210","ISSN":"20479980","abstract":"Autonomic imbalances including parasympathetic withdrawal and sympathetic overactivity are cardinal features of heart failure regardless of etiology; however, mechanisms underlying these imbalances remain unknown. Animal model studies of heart and visceral organ hypertrophy predict that nerve growth factor levels should be elevated in heart failure; whether this is so in human heart failure, though, remains unclear. We tested the hypotheses that neurons in cardiac ganglia are hypertrophied in human, canine, and rat heart failure and that nerve growth factor, which we hypothesize is elevated in the failing heart, contributes to this neuronal hypertrophy. Somal morphology of neurons from human (579.54±14.34 versus 327.45±9.17 μm(2); P&lt;0.01) and canine hearts (767.80±18.37 versus 650.23±9.84 μm(2); P&lt;0.01) failing secondary to ischemia and neurons from spontaneously hypertensive rat hearts (327.98±3.15 versus 271.29±2.79 μm(2); P&lt;0.01) failing secondary to hypertension reveal significant hypertrophy of neurons in cardiac ganglia compared with controls. Western blot analysis shows that nerve growth factor levels in the explanted, failing human heart are 250% greater than levels in healthy donor hearts. Neurons from cardiac ganglia cultured with nerve growth factor are significantly larger and have greater dendritic arborization than neurons in control cultures. Hypertrophied neurons are significantly less excitable than smaller ones; thus, hypertrophy of vagal postganglionic neurons in cardiac ganglia would help to explain the parasympathetic withdrawal that accompanies heart failure. Furthermore, our observations suggest that nerve growth factor, which is elevated in the failing human heart, causes hypertrophy of neurons in cardiac ganglia.","author":[{"dropping-particle":"","family":"Singh","given":"Sanjay","non-dropping-particle":"","parse-names":false,"suffix":""},{"dropping-particle":"","family":"Sayers","given":"Scott","non-dropping-particle":"","parse-names":false,"suffix":""},{"dropping-particle":"","family":"Walter","given":"James S","non-dropping-particle":"","parse-names":false,"suffix":""},{"dropping-particle":"","family":"Thomas","given":"Donald","non-dropping-particle":"","parse-names":false,"suffix":""},{"dropping-particle":"","family":"Dieter","given":"Robert S","non-dropping-particle":"","parse-names":false,"suffix":""},{"dropping-particle":"","family":"Nee","given":"Lisa M","non-dropping-particle":"","parse-names":false,"suffix":""},{"dropping-particle":"","family":"Wurster","given":"Robert D","non-dropping-particle":"","parse-names":false,"suffix":""}],"container-title":"Journal of the American Heart Association","id":"ITEM-1","issue":"4","issued":{"date-parts":[["2013"]]},"title":"Hypertrophy of neurons within cardiac ganglia in human, canine, and rat heart failure: the potential role of nerve growth factor.","type":"article-journal","volume":"2"},"uris":["http://www.mendeley.com/documents/?uuid=9f7dc32b-445f-3bdc-be9f-c31fe6014160"]}],"mendeley":{"formattedCitation":"(Singh et al., 2013)","plainTextFormattedCitation":"(Singh et al., 2013)","previouslyFormattedCitation":"(Singh et al., 2013)"},"properties":{"noteIndex":0},"schema":"https://github.com/citation-style-language/schema/raw/master/csl-citation.json"}</w:instrText>
      </w:r>
      <w:r>
        <w:fldChar w:fldCharType="separate"/>
      </w:r>
      <w:r w:rsidRPr="00C27C06">
        <w:rPr>
          <w:noProof/>
        </w:rPr>
        <w:t>(Singh et al., 2013)</w:t>
      </w:r>
      <w:r>
        <w:fldChar w:fldCharType="end"/>
      </w:r>
    </w:p>
    <w:p w14:paraId="372FAA0F" w14:textId="49F3881B" w:rsidR="00F76E41" w:rsidRDefault="00F76E41" w:rsidP="00F76E41">
      <w:pPr>
        <w:pStyle w:val="ListParagraph"/>
        <w:widowControl w:val="0"/>
        <w:numPr>
          <w:ilvl w:val="1"/>
          <w:numId w:val="10"/>
        </w:numPr>
        <w:autoSpaceDE w:val="0"/>
        <w:autoSpaceDN w:val="0"/>
        <w:adjustRightInd w:val="0"/>
      </w:pPr>
      <w:r>
        <w:t xml:space="preserve">In both ischemic and dilated CM…B1 receptor downregulation (proportion of subtypes are the same </w:t>
      </w:r>
      <w:r>
        <w:lastRenderedPageBreak/>
        <w:t xml:space="preserve">compared to healthy). Transmural distribution is different, c- lower B1 receptors found in </w:t>
      </w:r>
      <w:proofErr w:type="spellStart"/>
      <w:r>
        <w:t>subendocardium</w:t>
      </w:r>
      <w:proofErr w:type="spellEnd"/>
      <w:r>
        <w:t xml:space="preserve">. </w:t>
      </w:r>
      <w:r>
        <w:fldChar w:fldCharType="begin" w:fldLock="1"/>
      </w:r>
      <w:r>
        <w:instrText>ADDIN CSL_CITATION {"citationItems":[{"id":"ITEM-1","itemData":{"DOI":"10.1161/01.CIR.88.6.2501","ISSN":"00097322","PMID":"7902783","abstract":"BACKGROUND: Downregulation of myocardial beta-adrenergic receptor density does not occur in a spatially uniform distribution in patients with congestive heart failure. Rather, it results primarily from loss of receptors in the subendocardium. In patients with dilated cardiomyopathy, beta 1-receptors have been found to be downregulated selectively. These observations suggest that considerable transmural heterogeneity in the distribution of beta-adrenergic receptor subtypes exists in the failing human heart. The present study was designed to test this hypothesis.\\n\\nMETHODS AND RESULTS: We used quantitative autoradiography of radioligand binding sites to measure the distribution of beta-adrenergic receptor subtypes in transmural sections of left ventricular myocardium obtained from cardiac transplant patients with ischemic (n = 13) and idiopathic dilated (n = 12) cardiomyopathy and from 4 subjects with no history of cognitive heart failure. Analysis of radioligand binding isotherms revealed a significant reduction in total beta-adrenergic receptor density in hearts of patients with ischemic and idiopathic cardiomyopathy (20.3 +/- 1.9 and 18.2 +/- 2.0 fmol/mg protein, respectively, versus 40.0 +/- 11.4 in control subjects; P &lt; .01 for both). Loss of the beta 1-subtype accounted for 86% of the total reduction in beta-receptor density in failing hearts. Despite the significant decreases in overall tissue receptor content, the densities of total beta-receptors and beta-receptor subtypes in subepicardial myocytes were equivalent in failing and control hearts. However, in contrast to control hearts, in which the transmural distribution of total and beta 1-receptors was uniform (endocardial: epicardial receptor density ratios, 0.97 +/- 0.14 and 1.0 +/- 0.2, respectively), hearts of patients with ischemic and idiopathic dilated cardiomyopathy had significantly lower total beta-receptor and beta 1-receptor densities in the subendocardium (ratios, 0.66 +/- 0.06 and 0.46 +/- 0.09 for total and beta 1-receptors, respectively, in ischemic cardiomyopathy and 0.60 +/- 0.08 and 0.52 +/- 0.11 in dilated cardiomyopathy; P &lt; .001 for all values compared with a ratio of 1). Thus, beta 1: beta 2 receptor density ratios were markedly decreased in the subendocardium of ischemic and idiopathic dilated left ventricles compared with control hearts.\\n\\nCONCLUSIONS: A significant transmural gradient in the density of myocardial beta 1-adrenergic receptors exists in the hearts of pat…","author":[{"dropping-particle":"","family":"Beau","given":"Scott L","non-dropping-particle":"","parse-names":false,"suffix":""},{"dropping-particle":"","family":"Tolley","given":"Timothy K","non-dropping-particle":"","parse-names":false,"suffix":""},{"dropping-particle":"","family":"Saffitz","given":"Jeffrey E","non-dropping-particle":"","parse-names":false,"suffix":""}],"container-title":"Circulation","id":"ITEM-1","issue":"6","issued":{"date-parts":[["1993","12"]]},"page":"2501-2509","title":"Heterogeneous transmural distribution of β-adrenergic receptor subtypes in failing human hearts","type":"article-journal","volume":"88"},"uris":["http://www.mendeley.com/documents/?uuid=0ba304ac-1042-3db3-aff1-a607673e222e"]}],"mendeley":{"formattedCitation":"(Beau, Tolley, &amp; Saffitz, 1993)","plainTextFormattedCitation":"(Beau, Tolley, &amp; Saffitz, 1993)","previouslyFormattedCitation":"(Beau, Tolley, &amp; Saffitz, 1993)"},"properties":{"noteIndex":0},"schema":"https://github.com/citation-style-language/schema/raw/master/csl-citation.json"}</w:instrText>
      </w:r>
      <w:r>
        <w:fldChar w:fldCharType="separate"/>
      </w:r>
      <w:r w:rsidRPr="006F75AD">
        <w:rPr>
          <w:noProof/>
        </w:rPr>
        <w:t>(Beau, Tolley, &amp; Saffitz, 1993)</w:t>
      </w:r>
      <w:r>
        <w:fldChar w:fldCharType="end"/>
      </w:r>
    </w:p>
    <w:p w14:paraId="017B0451" w14:textId="2E71E697" w:rsidR="00C72753" w:rsidRDefault="00C72753" w:rsidP="00C72753">
      <w:pPr>
        <w:pStyle w:val="ListParagraph"/>
        <w:widowControl w:val="0"/>
        <w:numPr>
          <w:ilvl w:val="1"/>
          <w:numId w:val="10"/>
        </w:numPr>
        <w:autoSpaceDE w:val="0"/>
        <w:autoSpaceDN w:val="0"/>
        <w:adjustRightInd w:val="0"/>
      </w:pPr>
      <w:r>
        <w:t xml:space="preserve">Cardiac sympathetic afferent reflex (CSAR) causes minimal increase in </w:t>
      </w:r>
      <w:proofErr w:type="gramStart"/>
      <w:r>
        <w:t>contractility, but</w:t>
      </w:r>
      <w:proofErr w:type="gramEnd"/>
      <w:r>
        <w:t xml:space="preserve"> has increased peripheral vasoconstriction (compared to rat controls). CSAR can be inhibited by epicardial lidocaine – decreased contractility more in HF rats than control (also caused drop in LVEDP paradoxically). </w:t>
      </w:r>
      <w:r>
        <w:fldChar w:fldCharType="begin" w:fldLock="1"/>
      </w:r>
      <w:r w:rsidR="00981F69">
        <w:instrText xml:space="preserve">ADDIN CSL_CITATION {"citationItems":[{"id":"ITEM-1","itemData":{"DOI":"10.1113/JP273764","ISSN":"14697793","abstract":"KEY POINTS Cardiac sympathetic afferents are considered to be essential pathways for transmission of cardiac nociception to the central nervous system during myocardial ischaemia. However, a potential contribution of the CSAR control of cardiac dysfunction in both normal and chronic heart failure (CHF) states remains unknown. We found that activation of the CSAR evokes little increase in cardiac contractility with an exaggerated peripheral vasoconstriction in the CHF state. CSAR inhibition by epicardial lidocaine decreased cardiac contractility to a greater extent in CHF rats than sham rats. Furthermore, we also found that epicardial lidocaine paradoxically decreased left ventricular end-diastolic pressure (LVEDP) and left ventricular end-diastolic volume (preload) in CHF rats, which was not observed in sham rats. Chronic ablation of the CSAR by epicardial application of the afferent neurotoxin, RTX, selectively lowered diastolic blood pressure CHF rats. The observation suggests that CSAR has a differential effect on cardiac function in normal and CHF states. CSAR activation in normal state causes significant increase in cardiac contractility and cardiac output. ABSTRACT The enhanced 'cardiac sympathetic afferent reflex' (CSAR) critically contributes to the exaggerated global sympathetic tone in chronic heart failure (CHF). However, a potential contribution of the cardio-cardiac reflex control of cardiac function in both normal and CHF states remains unknown. In this study, we evaluated the effects of direct activation or inhibition of the CSAR on cardiac function by pressure-volume (P-V) loop analysis in </w:instrText>
      </w:r>
      <w:r w:rsidR="00981F69">
        <w:rPr>
          <w:rFonts w:ascii="Cambria Math" w:hAnsi="Cambria Math" w:cs="Cambria Math"/>
        </w:rPr>
        <w:instrText>∼</w:instrText>
      </w:r>
      <w:r w:rsidR="00981F69">
        <w:instrText>12-week sham-operated and myocardial infarcted (MI) rats. In sham rats, acute CSAR activation by epicardial application of bradykinin (BK) increased heart rate (HR), left ventricular systolic pressure (LVSP), the maximum first derivative of left ventricular pressure (dp/dtmax ), and the slope of the end-systolic P-V relationship (ESPVR), suggesting that acute CSAR activation in the normal state enhances myocardial contractility. CSAR activation also decreased left ventricular (LV) systolic and diastolic volumes with little effect on LV end-diastolic pressure (LVEDP) or the end-diastolic P-V relationship (EDPVR) in sham rats. Compared to sham, CHF rats exhibit a reduced increase in the slope of the ESPVR and dp/dtmax in response to BK, indicating a poor contractile response to CSAR activation. Interestingly, BK application in CHF rats increased cardiac…","author":[{"dropping-particle":"","family":"Wang","given":"Han Jun","non-dropping-particle":"","parse-names":false,"suffix":""},{"dropping-particle":"","family":"Rozanski","given":"George J","non-dropping-particle":"","parse-names":false,"suffix":""},{"dropping-particle":"","family":"Zucker","given":"Irving H","non-dropping-particle":"","parse-names":false,"suffix":""}],"container-title":"Journal of Physiology","id":"ITEM-1","issue":"8","issued":{"date-parts":[["2017"]]},"page":"2519-2534","title":"Cardiac sympathetic afferent reflex control of cardiac function in normal and chronic heart failure states","type":"article-journal","volume":"595"},"uris":["http://www.mendeley.com/documents/?uuid=15a8f53d-5cdf-34dd-ad79-58611ce0bcb0"]}],"mendeley":{"formattedCitation":"(Wang, Rozanski, &amp; Zucker, 2017)","plainTextFormattedCitation":"(Wang, Rozanski, &amp; Zucker, 2017)","previouslyFormattedCitation":"(Wang, Rozanski, &amp; Zucker, 2017)"},"properties":{"noteIndex":0},"schema":"https://github.com/citation-style-language/schema/raw/master/csl-citation.json"}</w:instrText>
      </w:r>
      <w:r>
        <w:fldChar w:fldCharType="separate"/>
      </w:r>
      <w:r w:rsidRPr="00C72753">
        <w:rPr>
          <w:noProof/>
        </w:rPr>
        <w:t>(Wang, Rozanski, &amp; Zucker, 2017)</w:t>
      </w:r>
      <w:r>
        <w:fldChar w:fldCharType="end"/>
      </w:r>
    </w:p>
    <w:p w14:paraId="4B5B91EA" w14:textId="22C9FA01" w:rsidR="00A4025D" w:rsidRDefault="00A4025D" w:rsidP="00A4025D">
      <w:pPr>
        <w:pStyle w:val="ListParagraph"/>
        <w:numPr>
          <w:ilvl w:val="0"/>
          <w:numId w:val="10"/>
        </w:numPr>
      </w:pPr>
      <w:r>
        <w:t>A</w:t>
      </w:r>
      <w:r w:rsidR="00E26352">
        <w:t>trial fibrillation</w:t>
      </w:r>
      <w:r w:rsidR="00C27C06">
        <w:t xml:space="preserve"> (AF)</w:t>
      </w:r>
    </w:p>
    <w:p w14:paraId="012C8CEA" w14:textId="77777777" w:rsidR="0054536B" w:rsidRDefault="0000530F" w:rsidP="0054536B">
      <w:pPr>
        <w:pStyle w:val="ListParagraph"/>
        <w:numPr>
          <w:ilvl w:val="1"/>
          <w:numId w:val="10"/>
        </w:numPr>
      </w:pPr>
      <w:r>
        <w:t xml:space="preserve">GP around the PV are increased in activity during and preceding </w:t>
      </w:r>
      <w:proofErr w:type="gramStart"/>
      <w:r>
        <w:t>AF, and</w:t>
      </w:r>
      <w:proofErr w:type="gramEnd"/>
      <w:r>
        <w:t xml:space="preserve"> may be culprit. Thus ablations have a beneficial effect, although other GPs farther from the PV also show increased activity during AF. </w:t>
      </w:r>
      <w:r>
        <w:fldChar w:fldCharType="begin" w:fldLock="1"/>
      </w:r>
      <w:r w:rsidR="00C27C06">
        <w:instrText>ADDIN CSL_CITATION {"citationItems":[{"id":"ITEM-1","itemData":{"DOI":"10.1093/cvr/cvp194","ISSN":"00086363","abstract":"Aims Previous studies showed that autonomic activation by high-frequency electrical stimulation (HFS) during myocardial refractoriness evokes rapid firing from pulmonary vein (PV) and atria, both in vitro and in vivo. This study sought to investigate the autonomic mechanism underlying the rapid firings at various sites by systematic ablation of multiple ganglionated plexi (GP).Methods and resultsIn 43 mongrel dogs, rapid firing-mediated atrial fibrillation (AF) was induced by local HFS (200 Hz, impulse duration 0.1 ms, train duration 40 ms) to the PVs and atria during myocardial refractoriness. The main GP in the atrial fat pads or the ganglia along the ligament of Marshall (LOM) were then ablated. Ablation of the anterior right GP and inferior right GP significantly increased the AF threshold by HFS at the right atrium and PVs. The AF threshold at left atrium and PVs was significantly increased by ablation of the superior left GP and inferior left GP, and was further increased by ablation of the LOM. Ablation of left-or right-sided GP on the atria had a significant effect on contralateral PVs and atrium. Administration of esmolol (1 mg/kg) or atropine (1 mg) significantly increased AF threshold at all sites.ConclusionHFS applied to local atrial and PV sites initiated rapid firing via activation of the interactive autonomic network in the heart. GP in either left side or right side contributes to the rapid firings and AF originating from ipsolateral and contralateral PVs and atrium. Autonomic denervation suppresses or eliminates those rapid firings.","author":[{"dropping-particle":"","family":"Lu","given":"Zhibing","non-dropping-particle":"","parse-names":false,"suffix":""},{"dropping-particle":"","family":"Scherlag","given":"Benjamin J.","non-dropping-particle":"","parse-names":false,"suffix":""},{"dropping-particle":"","family":"Lin","given":"Jiaxiong","non-dropping-particle":"","parse-names":false,"suffix":""},{"dropping-particle":"","family":"Yu","given":"Lilei","non-dropping-particle":"","parse-names":false,"suffix":""},{"dropping-particle":"","family":"Guo","given":"Ji Hong","non-dropping-particle":"","parse-names":false,"suffix":""},{"dropping-particle":"","family":"Niu","given":"Guodong","non-dropping-particle":"","parse-names":false,"suffix":""},{"dropping-particle":"","family":"Jackman","given":"Warren M.","non-dropping-particle":"","parse-names":false,"suffix":""},{"dropping-particle":"","family":"Lazzara","given":"Ralph","non-dropping-particle":"","parse-names":false,"suffix":""},{"dropping-particle":"","family":"Jiang","given":"Hong","non-dropping-particle":"","parse-names":false,"suffix":""},{"dropping-particle":"","family":"Po","given":"Sunny S.","non-dropping-particle":"","parse-names":false,"suffix":""}],"container-title":"Cardiovascular Research","id":"ITEM-1","issue":"2","issued":{"date-parts":[["2009","11","1"]]},"page":"245-252","publisher":"Narnia","title":"Autonomic mechanism for initiation of rapid firing from atria and pulmonary veins: Evidence by ablation of ganglionated plexi","type":"article-journal","volume":"84"},"uris":["http://www.mendeley.com/documents/?uuid=fb361086-4a91-37f1-85c8-972523ed8617"]}],"mendeley":{"formattedCitation":"(Lu et al., 2009)","plainTextFormattedCitation":"(Lu et al., 2009)","previouslyFormattedCitation":"(Lu et al., 2009)"},"properties":{"noteIndex":0},"schema":"https://github.com/citation-style-language/schema/raw/master/csl-citation.json"}</w:instrText>
      </w:r>
      <w:r>
        <w:fldChar w:fldCharType="separate"/>
      </w:r>
      <w:r w:rsidRPr="0000530F">
        <w:rPr>
          <w:noProof/>
        </w:rPr>
        <w:t>(Lu et al., 2009)</w:t>
      </w:r>
      <w:r>
        <w:fldChar w:fldCharType="end"/>
      </w:r>
    </w:p>
    <w:p w14:paraId="58B14BAC" w14:textId="20EB0AFB" w:rsidR="0054536B" w:rsidRDefault="0054536B" w:rsidP="00A16D96">
      <w:pPr>
        <w:pStyle w:val="ListParagraph"/>
        <w:numPr>
          <w:ilvl w:val="1"/>
          <w:numId w:val="10"/>
        </w:numPr>
      </w:pPr>
      <w:r>
        <w:t>Paroxysmal AF (</w:t>
      </w:r>
      <w:proofErr w:type="spellStart"/>
      <w:r>
        <w:t>pAF</w:t>
      </w:r>
      <w:proofErr w:type="spellEnd"/>
      <w:r>
        <w:t xml:space="preserve">) can be induced by simultaneous discharge of both limbs of the ANS, as it leads to imbalance. Initially there is adrenergic surge, followed by vagal predominance. </w:t>
      </w:r>
      <w:r w:rsidRPr="0054536B">
        <w:fldChar w:fldCharType="begin" w:fldLock="1"/>
      </w:r>
      <w:r w:rsidRPr="0054536B">
        <w:instrText>ADDIN CSL_CITATION {"citationItems":[{"id":"ITEM-1","itemData":{"ISSN":"1524-4539","PMID":"12057990","abstract":"BACKGROUND Mechanisms favoring the occurrence of paroxysmal atrial fibrillation (PAF) are complex and poorly defined. This study was designed to analyze dynamic changes in autonomic tone preceding the onset of PAF in a large group of patients. METHODS AND RESULTS Holter tapes from 77 unselected consecutive patients (63 men and 14 women aged 58+/-12 years) with PAF were analyzed. A total of 147 episodes of sustained AF (&gt;30 minutes) were recorded and submitted to time-domain and frequency-domain heart rate variability analyses; 6 periods were studied using repeated measures ANOVA: the 24-hour period, the hour preceding PAF, and the 20 minutes before PAF divided into four 5-minute periods. In the time-domain analyses, a linear decrease in mean RR interval from 925+/-16 to 906+/-16 ms (P&lt;0.0002) was observed before the onset of PAF, together with a significant increase in the standard deviation of NN intervals from 65+/-4 to 70+/-4 ms (P&lt;0.02). In the frequency-domain analyses, a significant increase in high-frequency (HF, HF-NU) components was observed before PAF (P&lt;0.001 and P&lt;0.0001, respectively), together with a progressive decrease in low-frequency components (LF, LF-NU) (P&lt;0.0001 and P&lt;0.004, respectively). The low/high frequency ratio showed a linear increase until 10 minutes before PAF, followed by a sharp decrease immediately before PAF, suggesting a primary increase in adrenergic tone followed by a marked modulation toward vagal predominance. No difference was observed in these heart rate variability changes between patients with \"lone\" PAF and patients with structural heart disease. CONCLUSIONS The occurrence of PAF greatly depends on variations of the autonomic tone, with a primary increase in adrenergic tone followed by an abrupt shift toward vagal predominance.","author":[{"dropping-particle":"","family":"Bettoni","given":"Marco","non-dropping-particle":"","parse-names":false,"suffix":""},{"dropping-particle":"","family":"Zimmermann","given":"Marc","non-dropping-particle":"","parse-names":false,"suffix":""}],"container-title":"Circulation","id":"ITEM-1","issue":"23","issued":{"date-parts":[["2002","6","11"]]},"page":"2753-9","title":"Autonomic tone variations before the onset of paroxysmal atrial fibrillation.","type":"article-journal","volume":"105"},"uris":["http://www.mendeley.com/documents/?uuid=95642c86-52a4-34f7-a5fa-575ef2456e4a"]}],"mendeley":{"formattedCitation":"(Bettoni &amp; Zimmermann, 2002)","plainTextFormattedCitation":"(Bettoni &amp; Zimmermann, 2002)","previouslyFormattedCitation":"(Bettoni &amp; Zimmermann, 2002)"},"properties":{"noteIndex":0},"schema":"https://github.com/citation-style-language/schema/raw/master/csl-citation.json"}</w:instrText>
      </w:r>
      <w:r w:rsidRPr="0054536B">
        <w:fldChar w:fldCharType="separate"/>
      </w:r>
      <w:r w:rsidRPr="0054536B">
        <w:rPr>
          <w:noProof/>
        </w:rPr>
        <w:t>(Bettoni &amp; Zimmermann, 2002)</w:t>
      </w:r>
      <w:r w:rsidRPr="0054536B">
        <w:fldChar w:fldCharType="end"/>
      </w:r>
      <w:r w:rsidRPr="0054536B">
        <w:t xml:space="preserve"> Thought to also play a role in termination of </w:t>
      </w:r>
      <w:proofErr w:type="spellStart"/>
      <w:r w:rsidRPr="0054536B">
        <w:t>pAF</w:t>
      </w:r>
      <w:proofErr w:type="spellEnd"/>
      <w:r w:rsidRPr="0054536B">
        <w:t xml:space="preserve">… these are hearts that have no structural disease. </w:t>
      </w:r>
      <w:r w:rsidRPr="0054536B">
        <w:fldChar w:fldCharType="begin" w:fldLock="1"/>
      </w:r>
      <w:r w:rsidR="00A16D96">
        <w:instrText>ADDIN CSL_CITATION {"citationItems":[{"id":"ITEM-1","itemData":{"ISSN":"1045-3873","PMID":"12875412","abstract":"INTRODUCTION Previous studies have suggested that paroxysmal atrial fibrillation (PAF) of vagal origin often occurs at night and PAF of sympathetic origin occurs during the daytime; however, autonomic tone after spontaneous termination of PAF has not been determined. The aim of this study was to evaluate by heart rate variability (HRV) analysis the relationship between the time of PAF onset and autonomic tone before and after PAF. METHODS AND RESULTS Twenty-three patients (65 +/- 2 years) who underwent 24-hour ambulatory monitoring, had one or more episodes of PAF (&gt;30 min), and had maintained normal sinus rhythm for &gt;60 min before/after PAF were enrolled in this study. Mean duration of PAF was 6.2 +/- 1.2 hours. HRV parameters were analyzed in a 10-minutes section at 60 minutes, 20 minutes, and immediately before the onset of PAF and after its termination. PAF began at night in 14 patients (group N) and during the daytime in 9 patients (group D). In group N, the high-frequency (HF) component and low-frequency (LF) component showed a significant decrease after PAF; PAF was preceded by a gradual increase in HF and LF. Changes in the LF/HF ratio, however, did not occur before or after PAF. Conversely, group D showed a significant increase in the LF/HF ratio before PAF and a decrease in LF and the LF/HF ratio after PAF, but no changes in HF. These changes in HRV parameters were not influenced by the duration or termination time of PAF. CONCLUSION This study suggests that the autonomic nervous system plays an important role in both the initiation and termination of PAF. Furthermore, the time of PAF onset influences the autonomic tone at the initiation and termination of PAF.","author":[{"dropping-particle":"","family":"Tomita","given":"Takeshi","non-dropping-particle":"","parse-names":false,"suffix":""},{"dropping-particle":"","family":"Takei","given":"Manabu","non-dropping-particle":"","parse-names":false,"suffix":""},{"dropping-particle":"","family":"Saikawa","given":"Yuko","non-dropping-particle":"","parse-names":false,"suffix":""},{"dropping-particle":"","family":"Hanaoka","given":"Takeshi","non-dropping-particle":"","parse-names":false,"suffix":""},{"dropping-particle":"","family":"Uchikawa","given":"Shin-Ichiroh","non-dropping-particle":"","parse-names":false,"suffix":""},{"dropping-particle":"","family":"Tsutsui","given":"Hiroshi","non-dropping-particle":"","parse-names":false,"suffix":""},{"dropping-particle":"","family":"Aruga","given":"Masakazu","non-dropping-particle":"","parse-names":false,"suffix":""},{"dropping-particle":"","family":"Miyashita","given":"Toyohisa","non-dropping-particle":"","parse-names":false,"suffix":""},{"dropping-particle":"","family":"Yazaki","given":"Yoshikazu","non-dropping-particle":"","parse-names":false,"suffix":""},{"dropping-particle":"","family":"Imamura","given":"Hiroshi","non-dropping-particle":"","parse-names":false,"suffix":""},{"dropping-particle":"","family":"Kinoshita","given":"Osamu","non-dropping-particle":"","parse-names":false,"suffix":""},{"dropping-particle":"","family":"Owa","given":"Mafumi","non-dropping-particle":"","parse-names":false,"suffix":""},{"dropping-particle":"","family":"Kubo","given":"Keishi","non-dropping-particle":"","parse-names":false,"suffix":""}],"container-title":"Journal of cardiovascular electrophysiology","id":"ITEM-1","issue":"6","issued":{"date-parts":[["2003","6"]]},"page":"559-64","title":"Role of autonomic tone in the initiation and termination of paroxysmal atrial fibrillation in patients without structural heart disease.","type":"article-journal","volume":"14"},"uris":["http://www.mendeley.com/documents/?uuid=4a623d5d-2175-37e0-b678-ae0f6c0e61e8"]}],"mendeley":{"formattedCitation":"(Tomita et al., 2003)","plainTextFormattedCitation":"(Tomita et al., 2003)","previouslyFormattedCitation":"(Tomita et al., 2003)"},"properties":{"noteIndex":0},"schema":"https://github.com/citation-style-language/schema/raw/master/csl-citation.json"}</w:instrText>
      </w:r>
      <w:r w:rsidRPr="0054536B">
        <w:fldChar w:fldCharType="separate"/>
      </w:r>
      <w:r w:rsidRPr="0054536B">
        <w:rPr>
          <w:noProof/>
        </w:rPr>
        <w:t>(Tomita et al., 2003)</w:t>
      </w:r>
      <w:r w:rsidRPr="0054536B">
        <w:fldChar w:fldCharType="end"/>
      </w:r>
      <w:r w:rsidRPr="0054536B">
        <w:t xml:space="preserve"> </w:t>
      </w:r>
      <w:proofErr w:type="spellStart"/>
      <w:r>
        <w:t>pAF</w:t>
      </w:r>
      <w:proofErr w:type="spellEnd"/>
      <w:r>
        <w:t xml:space="preserve"> was triggered</w:t>
      </w:r>
      <w:r w:rsidR="00A16D96">
        <w:t xml:space="preserve"> by rapid firing from within pulmonary veins, which is preceded by tachycardia-pause initiation leading to increased EAD.</w:t>
      </w:r>
      <w:r w:rsidR="00A16D96">
        <w:rPr>
          <w:color w:val="000000"/>
        </w:rPr>
        <w:t xml:space="preserve"> </w:t>
      </w:r>
      <w:r w:rsidR="00A16D96">
        <w:rPr>
          <w:color w:val="000000"/>
        </w:rPr>
        <w:fldChar w:fldCharType="begin" w:fldLock="1"/>
      </w:r>
      <w:r w:rsidR="00A16D96">
        <w:rPr>
          <w:color w:val="000000"/>
        </w:rPr>
        <w:instrText>ADDIN CSL_CITATION {"citationItems":[{"id":"ITEM-1","itemData":{"DOI":"10.1111/j.1540-8167.2007.00909.x","ISSN":"1540-8167","PMID":"17655663","abstract":"INTRODUCTION Rapid firing originating within pulmonary veins (PVs) initiates atrial fibrillation (AF). The following studies were performed to evaluate spontaneous PV firing in patients with AF to distinguish focal versus reentrant mechanisms. METHODS Intracardiac recordings were obtained in 18 patients demonstrating paroxysmal AF. Microelectrode (ME) recordings were obtained from superfused canine PV sleeves (N = 48). RESULTS Spontaneous PV firing (566 +/- 16 bpm; 127 +/- 6 ms cycle length) giving rise to AF (52 episodes) was observed. Tachycardia-pause initiation was present in 132 of 200 episodes of rapid PV firing and 34 of 52 AF episodes. The pause cycle length preceding PV firing was 1,039 +/- 86 ms following tachycardia (420 +/- 40 ms cycle length). The remaining episodes were initiated following a 702 +/- 32 ms pause during sinus rhythm (588 +/- 63 ms). Spontaneous firing recorded with a multipolar mapping catheter did not detect electrical activity bridging the diastolic interval between the initial ectopic and preceding post-pause sinus beat. Tachycardia-pause initiated PV firing (138 +/- 7 ms coupling interval) in patients correlated with tachycardia-pause enhanced isometric force, early afterdepolarization (EAD) amplitude, and triggered firing within canine PVs. Rapid firing (1,172 +/- 134 bpm; 51 +/- 8 ms cycle length) following an abbreviated coupling interval (69 +/- 12 ms) was initiated in 13 of 18 canine PVs following tachycardia-pause pacing during norepinephrine + acetylcholine superfusion. Stimulation selectively activating local autonomic nerve terminals facilitated tachycardia-pause triggered firing in canine PVs (5 of 15 vs 0 of 15; P &lt; 0.05). CONCLUSIONS The studies demonstrate (1) tachycardia-pause initiation of rapid, short-coupled PV firing in AF patients and (2) tachycardia-pause facilitation of isometric force, EAD formation, and autonomic-dependent triggered firing within canine PVs, suggestive of a common arrhythmia mechanism.","author":[{"dropping-particle":"","family":"Patterson","given":"Eugene","non-dropping-particle":"","parse-names":false,"suffix":""},{"dropping-particle":"","family":"Jackman","given":"Warren M","non-dropping-particle":"","parse-names":false,"suffix":""},{"dropping-particle":"","family":"Beckman","given":"Karen J","non-dropping-particle":"","parse-names":false,"suffix":""},{"dropping-particle":"","family":"Lazzara","given":"Ralph","non-dropping-particle":"","parse-names":false,"suffix":""},{"dropping-particle":"","family":"Lockwood","given":"Deborah","non-dropping-particle":"","parse-names":false,"suffix":""},{"dropping-particle":"","family":"Scherlag","given":"Benjamin J","non-dropping-particle":"","parse-names":false,"suffix":""},{"dropping-particle":"","family":"Wu","given":"Richard","non-dropping-particle":"","parse-names":false,"suffix":""},{"dropping-particle":"","family":"Po","given":"Sunny","non-dropping-particle":"","parse-names":false,"suffix":""}],"container-title":"Journal of cardiovascular electrophysiology","id":"ITEM-1","issue":"10","issued":{"date-parts":[["2007","9"]]},"page":"1067-75","title":"Spontaneous pulmonary vein firing in man: relationship to tachycardia-pause early afterdepolarizations and triggered arrhythmia in canine pulmonary veins in vitro.","type":"article-journal","volume":"18"},"uris":["http://www.mendeley.com/documents/?uuid=c3a4b086-8bdd-32a2-a696-629ab3cc89b3"]}],"mendeley":{"formattedCitation":"(Patterson et al., 2007)","plainTextFormattedCitation":"(Patterson et al., 2007)","previouslyFormattedCitation":"(Patterson et al., 2007)"},"properties":{"noteIndex":0},"schema":"https://github.com/citation-style-language/schema/raw/master/csl-citation.json"}</w:instrText>
      </w:r>
      <w:r w:rsidR="00A16D96">
        <w:rPr>
          <w:color w:val="000000"/>
        </w:rPr>
        <w:fldChar w:fldCharType="separate"/>
      </w:r>
      <w:r w:rsidR="00A16D96" w:rsidRPr="00A16D96">
        <w:rPr>
          <w:noProof/>
          <w:color w:val="000000"/>
        </w:rPr>
        <w:t>(Patterson et al., 2007)</w:t>
      </w:r>
      <w:r w:rsidR="00A16D96">
        <w:rPr>
          <w:color w:val="000000"/>
        </w:rPr>
        <w:fldChar w:fldCharType="end"/>
      </w:r>
      <w:r w:rsidR="00A16D96">
        <w:t xml:space="preserve"> </w:t>
      </w:r>
    </w:p>
    <w:p w14:paraId="715E0DBA" w14:textId="3F8337C1" w:rsidR="00A16D96" w:rsidRDefault="00A16D96" w:rsidP="00A16D96">
      <w:pPr>
        <w:pStyle w:val="ListParagraph"/>
        <w:numPr>
          <w:ilvl w:val="1"/>
          <w:numId w:val="10"/>
        </w:numPr>
      </w:pPr>
      <w:r>
        <w:t>Extrinsic cardiac nervous system decreases AT/AF burden. When ablating GP that connects intrinsic to extrinsic, AT/AF went up chronically in a dog model. The “head” GP in dogs is by the SVC-</w:t>
      </w:r>
      <w:proofErr w:type="spellStart"/>
      <w:r>
        <w:t>Ao</w:t>
      </w:r>
      <w:proofErr w:type="spellEnd"/>
      <w:r>
        <w:t xml:space="preserve">. </w:t>
      </w:r>
      <w:r>
        <w:fldChar w:fldCharType="begin" w:fldLock="1"/>
      </w:r>
      <w:r w:rsidR="009D2A51">
        <w:instrText>ADDIN CSL_CITATION {"citationItems":[{"id":"ITEM-1","itemData":{"DOI":"10.1016/j.hrthm.2013.01.030","ISSN":"15475271","PMID":"23357542","abstract":"Background: The ganglionated plexi (GP) located at the junction of the superior vena cava, aorta, and right pulmonary artery (SVC-Ao GP) was proposed to be the head station between the extrinsic and the intrinsic cardiac autonomic nervous system (ECANS and ICANS, respectively). Objective: To investigate the chronic effects after interrupting the ECANS-ICANS connections by ablating the SVC-Ao GP. Methods: A right thoracotomy in 10 dogs allowed stimulation at the right superior and inferior pulmonary veins (RSPV and RIPV, respectively), right atrial appendage (RAA), and SVC to determine effective refractory period (ERP) and atrial fibrillation (AF) inducibility in the first operation. Group 1 (n = 5) received SVC-Ao GP ablation; group 2 (n = 5) received no ablation. A second operation and the same measurements were made 10 weeks later. A pacemaker with lead implanted at the RSPV recorded atrial fibrillation or tachycardia (AF/AT). Results: During the first operation in group 1, ERPs increased significantly in the SVC but not at the RSPV, RIPV, or RAA site immediately after ablation, whereas ERPs decreased significantly in the RSPV, RIPV, and RAA but not the SVC in the second operation performed 10 weeks later (compared to the ERP in the first operation). ERPs decreased and AF/AT burden increased significantly from weeks 4 and 5, respectively, after the first operation in group 1 dogs. The ERP and AF/AT burden in group 2 remained unchanged between operations. Conclusions: Ablation of the head station GP between the ECANS and the ICANS prolonged the ERP acutely, but shortened regional ERPs and increased AF/AT burden chronically, suggesting that the ECANS may tonically inhibit the ICANS activity. © 2013 Heart Rhythm Society.","author":[{"dropping-particle":"","family":"Lo","given":"Li Wei","non-dropping-particle":"","parse-names":false,"suffix":""},{"dropping-particle":"","family":"Scherlag","given":"Benjamin J","non-dropping-particle":"","parse-names":false,"suffix":""},{"dropping-particle":"","family":"Chang","given":"Hung Yu","non-dropping-particle":"","parse-names":false,"suffix":""},{"dropping-particle":"","family":"Lin","given":"Yenn Jiang","non-dropping-particle":"","parse-names":false,"suffix":""},{"dropping-particle":"","family":"Chen","given":"Shih Ann","non-dropping-particle":"","parse-names":false,"suffix":""},{"dropping-particle":"","family":"Po","given":"Sunny S","non-dropping-particle":"","parse-names":false,"suffix":""}],"container-title":"Heart Rhythm","id":"ITEM-1","issue":"5","issued":{"date-parts":[["2013","5"]]},"page":"751-757","title":"Paradoxical long-term proarrhythmic effects after ablating the head station ganglionated plexi of the vagal innervation to the heart","type":"article-journal","volume":"10"},"uris":["http://www.mendeley.com/documents/?uuid=e1e1771c-0e77-3d5b-b8c8-dd94a56ef80c"]}],"mendeley":{"formattedCitation":"(Lo et al., 2013)","plainTextFormattedCitation":"(Lo et al., 2013)","previouslyFormattedCitation":"(Lo et al., 2013)"},"properties":{"noteIndex":0},"schema":"https://github.com/citation-style-language/schema/raw/master/csl-citation.json"}</w:instrText>
      </w:r>
      <w:r>
        <w:fldChar w:fldCharType="separate"/>
      </w:r>
      <w:r w:rsidRPr="00A16D96">
        <w:rPr>
          <w:noProof/>
        </w:rPr>
        <w:t>(Lo et al., 2013)</w:t>
      </w:r>
      <w:r>
        <w:fldChar w:fldCharType="end"/>
      </w:r>
    </w:p>
    <w:p w14:paraId="7DC665D4" w14:textId="0208415C" w:rsidR="00981F69" w:rsidRDefault="00981F69" w:rsidP="00981F69">
      <w:pPr>
        <w:pStyle w:val="ListParagraph"/>
        <w:numPr>
          <w:ilvl w:val="0"/>
          <w:numId w:val="10"/>
        </w:numPr>
      </w:pPr>
      <w:r>
        <w:t>Ventricular fibrillation</w:t>
      </w:r>
    </w:p>
    <w:p w14:paraId="3D22337B" w14:textId="0B572D3E" w:rsidR="00981F69" w:rsidRDefault="00981F69" w:rsidP="00981F69">
      <w:pPr>
        <w:pStyle w:val="ListParagraph"/>
        <w:widowControl w:val="0"/>
        <w:numPr>
          <w:ilvl w:val="1"/>
          <w:numId w:val="10"/>
        </w:numPr>
        <w:autoSpaceDE w:val="0"/>
        <w:autoSpaceDN w:val="0"/>
        <w:adjustRightInd w:val="0"/>
      </w:pPr>
      <w:r>
        <w:t xml:space="preserve">Long QT syndromes: Increased beta-agonism leads to </w:t>
      </w:r>
      <w:proofErr w:type="spellStart"/>
      <w:r>
        <w:t>torsades</w:t>
      </w:r>
      <w:proofErr w:type="spellEnd"/>
      <w:r>
        <w:t xml:space="preserve"> de pointe (</w:t>
      </w:r>
      <w:proofErr w:type="spellStart"/>
      <w:r>
        <w:t>Tdp</w:t>
      </w:r>
      <w:proofErr w:type="spellEnd"/>
      <w:r>
        <w:t xml:space="preserve">) d/t increased dispersion of depolarization or afterdepolarizations. </w:t>
      </w:r>
      <w:r>
        <w:fldChar w:fldCharType="begin" w:fldLock="1"/>
      </w:r>
      <w:r w:rsidR="0054536B">
        <w:instrText>ADDIN CSL_CITATION {"citationItems":[{"id":"ITEM-1","itemData":{"ISSN":"0009-7322","PMID":"9826320","abstract":"BACKGROUND This study examines the cellular basis for the phenotypic appearance of broad-based T waves, increased transmural dispersion of repolarization (TDR), and torsade de pointes (TdP) induced by beta-adrenergic agonists under conditions mimicking the LQT1 form of the congenital long-QT syndrome. METHODS AND RESULTS A transmural ECG and transmembrane action potentials from epicardial, M, and endocardial cells were recorded simultaneously from an arterially perfused wedge of canine left ventricle. Chromanol 293B, a specific IKs blocker, dose-dependently (1 to 100 micromol/L) prolonged the QT interval and action potential duration (APD90) of the 3 cell types but did not widen the T wave, increase TDR, or induce TdP. Isoproterenol 10 to 100 nmol/L in the continued presence of chromanol 293B 30 micromol/L abbreviated the APD90 of epicardial and endocardial cells but not that of the M cell, resulting in widening of the T wave and a dramatic accentuation of TDR. Spontaneous as well as programmed electrical stimulation (PES)-induced TdP was observed only after exposure to the IKs blocker and isoproterenol. Therapeutic concentrations of propranolol (0.5 to 1 micromol/L) prevented the actions of isoproterenol to increase TDR and to induce TdP. Mexiletine 2 to 20 micromol/L abbreviated the APD90 of M cells more than that of epicardial and endocardial cells, thus diminishing TDR and the effect of isoproterenol to induce TdP. CONCLUSIONS This experimental model of LQT1 indicates that a deficiency of IKs alone does not induce TdP but that the addition of beta-adrenergic influence predisposes the myocardium to the development of TdP by increasing transmural dispersion of repolarization, most likely as a result of a large augmentation of residual IKs in epicardial and endocardial cells but not in M cells, in which IKs is intrinsically weak. Our data provide a mechanistic understanding of the cellular basis for the therapeutic actions of beta-adrenergic blockers in LQT1 and suggest that sodium channel block with class IB antiarrhythmic agents may be effective in suppressing TdP in LQT1, as they are in LQT2 and LQT3, as well as in acquired (drug-induced) forms of the long-QT syndrome.","author":[{"dropping-particle":"","family":"Shimizu","given":"W","non-dropping-particle":"","parse-names":false,"suffix":""},{"dropping-particle":"","family":"Antzelevitch","given":"C","non-dropping-particle":"","parse-names":false,"suffix":""}],"container-title":"Circulation","id":"ITEM-1","issue":"21","issued":{"date-parts":[["1998","11","24"]]},"page":"2314-22","title":"Cellular basis for the ECG features of the LQT1 form of the long-QT syndrome: effects of beta-adrenergic agonists and antagonists and sodium channel blockers on transmural dispersion of repolarization and torsade de pointes.","type":"article-journal","volume":"98"},"uris":["http://www.mendeley.com/documents/?uuid=f9c7b07a-4f41-3ae2-b0d1-8cd21a032452"]}],"mendeley":{"formattedCitation":"(Shimizu &amp; Antzelevitch, 1998)","plainTextFormattedCitation":"(Shimizu &amp; Antzelevitch, 1998)","previouslyFormattedCitation":"(Shimizu &amp; Antzelevitch, 1998)"},"properties":{"noteIndex":0},"schema":"https://github.com/citation-style-language/schema/raw/master/csl-citation.json"}</w:instrText>
      </w:r>
      <w:r>
        <w:fldChar w:fldCharType="separate"/>
      </w:r>
      <w:r w:rsidRPr="00981F69">
        <w:rPr>
          <w:noProof/>
        </w:rPr>
        <w:t>(Shimizu &amp; Antzelevitch, 1998)</w:t>
      </w:r>
      <w:r>
        <w:fldChar w:fldCharType="end"/>
      </w:r>
    </w:p>
    <w:p w14:paraId="2A6F58CD" w14:textId="1DF5A84D" w:rsidR="009D2A51" w:rsidRDefault="009D2A51" w:rsidP="00981F69">
      <w:pPr>
        <w:pStyle w:val="ListParagraph"/>
        <w:widowControl w:val="0"/>
        <w:numPr>
          <w:ilvl w:val="1"/>
          <w:numId w:val="10"/>
        </w:numPr>
        <w:autoSpaceDE w:val="0"/>
        <w:autoSpaceDN w:val="0"/>
        <w:adjustRightInd w:val="0"/>
      </w:pPr>
      <w:r>
        <w:t xml:space="preserve">Sympathetic stimulation leads to decrease in VF threshold. </w:t>
      </w:r>
      <w:r>
        <w:fldChar w:fldCharType="begin" w:fldLock="1"/>
      </w:r>
      <w:r w:rsidR="00315838">
        <w:instrText>ADDIN CSL_CITATION {"citationItems":[{"id":"ITEM-1","itemData":{"DOI":"10.1161/01.CIR.60.7.1593","ISSN":"0009-7322","abstract":"With the development of coronary care units in the 1960s, attitudes toward sudden cardiac death (SCD) began to change as physicians learned that cardiac arrest was reversible. The problem of SCD has two aspects an acute, precipitating factor and a chronic predisposition to electrical instability of the myocardium. Resolution of the problem requires identification and protection of the potential victim. Ven-tricular premature complexes (VPCs) have been related to the development of serious arrhythmias and early death, but the mere presence of VPCs does not discriminate risk of subsequent fatality. VPCs should be graded according to frequency, persistence, multiformity, repetitive pattern and degree of prematurity. Provocation of repetitive extrasystoles by R-on-T pacing may indicate the presence of a reduced threshold for ventricular fibrillation (VF). Prophylactic antiarrhythmic therapy may help protect patients resuscitated from VF against recurrent cardiac arrest. Neuropharmacologic factors perhaps affecting central nervous system sympathetic activity can alter cardiac vulnerability and may protect against VF. Findings in dogs indicate that psychologic stress can reduce the cardiac threshold for VF. If psychologic factors predispose to ventricular arrhythmias by increasing the level of sympathetic tone, lessening neural sympathetic activity should reduce the incidence of SCD. SUDDEN CARDIAC DEATH (SCD) is one of the major challenges to contemporary cardiology. Its sheer magnitude demands attention, claiming over 400 thousand lives annually, or about 60% of all coronary heart disease fatalities. The problem of sudden death has been recognized since the beginning of recorded history, yet before the 1960s, SCD received scant attention from clinical and research communities. In part this related to the prevailing perception that SCD was the ultimate expression of severe, far-advanced and irreversible coronary athero-sclerosis. Since the SCD was unexpected and struck down the seemingly healthy subject outside the hospital , the physician deemed it an act of fate before which he or she was largely helpless. As is often true in science, new methodologies not only usher in new content, but also mold new attitudes. In the case of SCD it was the burgeoning coronary care units (CCU) of the 1960s that stimulated a new direction. CCU experience largely dispelled the sense of futility, for it became rapidly evident that cardiac arrest was reversible. Patients promp…","author":[{"dropping-particle":"","family":"Lown","given":"Bernard","non-dropping-particle":"","parse-names":false,"suffix":""}],"container-title":"Circulation","id":"ITEM-1","issue":"7","issued":{"date-parts":[["1979","12"]]},"page":"1593-1599","title":"Sudden cardiac death -- 1978.","type":"article-journal","volume":"60"},"uris":["http://www.mendeley.com/documents/?uuid=65bfb373-bf28-36e8-b2d5-ae06cee59316"]},{"id":"ITEM-2","itemData":{"ISSN":"0009-7330","PMID":"2018987","abstract":"In 18 dogs on total cardiopulmonary bypass, the average interval between local activations during artificially induced ventricular fibrillation (VF interval) was measured from extracellular electrograms, simultaneously recorded from up to 32 ventricular sites. VF intervals were used as an index of local refractoriness, based on the assumption that during ventricular fibrillation, cells are reexcited as soon as they have recovered their excitability. In support of this, microelectrode recordings in two hearts during ventricular fibrillation did not show a diastolic interval between successive action potentials. Refractory periods determined at a basic cycle length of 300 msec with the extrastimulus method correlated well with VF intervals measured at the same sites. Thus, this technique allows assessment of spatial dispersion of refractoriness during brief interventions such as sympathetic stimulation. The responses to left, right, and combined stellate ganglion stimulation varied substantially among individual hearts. This was observed both in dogs with an intact (n = 12) and decentralized (n = 6) autonomic nervous system. Individual ventricular sites could show effects of both left and right stellate ganglion stimulation (42% of tested sites) or show effects of left-sided stimulation only (31%) or right-sided stimulation only (14%). In 13% of sites, no effects of stellate stimulation were observed. Apart from these regional effects, the responses could be qualitatively different; that is, within the same heart, the VF interval prolonged at one site but shortened at another in response to the same intervention, although shortening was the general effect and prolongation the exception. Whenever sites responded to stellate ganglion stimulation with a shortening of VF interval, this shortening was approximately 10% for left, right, or combined stimulation, whether the autonomic nervous system was intact or decentralized. In six of 12 hearts in the intact group, there was a distinct regional effect of left stellate ganglion stimulation; in the other six hearts, the effects were distributed homogeneously over the ventricles. In three hearts, the effect of left stellate ganglion stimulation was strongest in the posterior wall, and in the other three hearts, in the anterior wall. The effects of right stellate ganglion stimulation were restricted to the anterior or lateral part of the left ventricle. Dispersion of VF intervals increased after left and combined …","author":[{"dropping-particle":"","family":"Opthof","given":"T","non-dropping-particle":"","parse-names":false,"suffix":""},{"dropping-particle":"","family":"Misier","given":"A R","non-dropping-particle":"","parse-names":false,"suffix":""},{"dropping-particle":"","family":"Coronel","given":"R","non-dropping-particle":"","parse-names":false,"suffix":""},{"dropping-particle":"","family":"Vermeulen","given":"J T","non-dropping-particle":"","parse-names":false,"suffix":""},{"dropping-particle":"","family":"Verberne","given":"H J","non-dropping-particle":"","parse-names":false,"suffix":""},{"dropping-particle":"","family":"Frank","given":"R G","non-dropping-particle":"","parse-names":false,"suffix":""},{"dropping-particle":"","family":"Moulijn","given":"A C","non-dropping-particle":"","parse-names":false,"suffix":""},{"dropping-particle":"","family":"Capelle","given":"F J","non-dropping-particle":"van","parse-names":false,"suffix":""},{"dropping-particle":"","family":"Janse","given":"M J","non-dropping-particle":"","parse-names":false,"suffix":""}],"container-title":"Circulation research","id":"ITEM-2","issue":"5","issued":{"date-parts":[["1991","5"]]},"page":"1204-15","title":"Dispersion of refractoriness in canine ventricular myocardium. Effects of sympathetic stimulation.","type":"article-journal","volume":"68"},"uris":["http://www.mendeley.com/documents/?uuid=a8a14d05-02dc-3813-8d24-ea84191d6824"]}],"mendeley":{"formattedCitation":"(Lown, 1979; Opthof et al., 1991)","plainTextFormattedCitation":"(Lown, 1979; Opthof et al., 1991)","previouslyFormattedCitation":"(Lown, 1979; Opthof et al., 1991)"},"properties":{"noteIndex":0},"schema":"https://github.com/citation-style-language/schema/raw/master/csl-citation.json"}</w:instrText>
      </w:r>
      <w:r>
        <w:fldChar w:fldCharType="separate"/>
      </w:r>
      <w:r w:rsidR="003F14B8" w:rsidRPr="003F14B8">
        <w:rPr>
          <w:noProof/>
        </w:rPr>
        <w:t>(Lown, 1979; Opthof et al., 1991)</w:t>
      </w:r>
      <w:r>
        <w:fldChar w:fldCharType="end"/>
      </w:r>
    </w:p>
    <w:p w14:paraId="62939363" w14:textId="0B0507C2" w:rsidR="00E26352" w:rsidRDefault="0000530F" w:rsidP="0000530F">
      <w:pPr>
        <w:pStyle w:val="ListParagraph"/>
        <w:numPr>
          <w:ilvl w:val="0"/>
          <w:numId w:val="10"/>
        </w:numPr>
      </w:pPr>
      <w:r>
        <w:t>Myocardial ischemia</w:t>
      </w:r>
      <w:r w:rsidR="00C27C06">
        <w:t xml:space="preserve"> (MI)</w:t>
      </w:r>
    </w:p>
    <w:p w14:paraId="1417C067" w14:textId="0D6BFCA7" w:rsidR="0000530F" w:rsidRDefault="00C27C06" w:rsidP="00C27C06">
      <w:pPr>
        <w:pStyle w:val="ListParagraph"/>
        <w:numPr>
          <w:ilvl w:val="1"/>
          <w:numId w:val="10"/>
        </w:numPr>
      </w:pPr>
      <w:r>
        <w:t xml:space="preserve">MI lead to intrinsic cardiac neuronal remodeling. After MI, there is an immediate and persistent increase in neurons that express NOS. NA injections lead to increased intracardiac GP excitability, which was subsequently augmented post-MI. </w:t>
      </w:r>
      <w:r>
        <w:fldChar w:fldCharType="begin" w:fldLock="1"/>
      </w:r>
      <w:r>
        <w:instrText>ADDIN CSL_CITATION {"citationItems":[{"id":"ITEM-1","itemData":{"DOI":"10.1016/j.autneu.2013.10.008","ISSN":"15660702","abstract":"Myocardial infarction (MI) is associated with remodeling of the heart and neurohumoral control systems. The objective of this study was to define time-dependent changes in intrinsic cardiac (IC) neuronal excitability, synaptic efficacy, and neurochemical modulation following MI. MI was produced in guinea pigs by ligation of the coronary artery and associated vein on the dorsal surface of the heart. Animals were recovered for 4, 7, 14, or 50. days. Intracellular voltage recordings were obtained in whole mounts of the cardiac neuronal plexus to determine passive and active neuronal properties of IC neurons. Immunohistochemical analysis demonstrated an immediate and persistent increase in the percentage of IC neurons immunoreactive for neuronal nitric oxide synthase. Examination of individual neuronal properties demonstrated that afterhyperpolarizing potentials were significantly decreased in both amplitude and time course of recovery at 7. days post-MI. These parameters returned to control values by 50. days post-MI. Synaptic efficacy, as determined by the stimulation of axonal inputs, was enhanced at 7. days post-MI only. Neuronal excitability in absence of agonist challenge was unchanged following MI. Norepinephrine increased IC excitability to intracellular current injections, a response that was augmented post-MI. Angiotensin II potentiation of norepinephrine and bethanechol-induced excitability, evident in controls, was abolished post-MI. This study demonstrates that MI induces both persistent and transient changes in IC neuronal functions immediately following injury. Alterations in the IC neuronal network, which persist for weeks after the initial insult, may lead to alterations in autonomic signaling and cardiac control. © 2013 Elsevier B.V.","author":[{"dropping-particle":"","family":"Hardwick","given":"Jean C","non-dropping-particle":"","parse-names":false,"suffix":""},{"dropping-particle":"","family":"Ryan","given":"Shannon E","non-dropping-particle":"","parse-names":false,"suffix":""},{"dropping-particle":"","family":"Beaumont","given":"Eric","non-dropping-particle":"","parse-names":false,"suffix":""},{"dropping-particle":"","family":"Ardell","given":"Jeffrey L","non-dropping-particle":"","parse-names":false,"suffix":""},{"dropping-particle":"","family":"Southerland","given":"E Marie","non-dropping-particle":"","parse-names":false,"suffix":""}],"container-title":"Autonomic Neuroscience: Basic and Clinical","id":"ITEM-1","issue":"1","issued":{"date-parts":[["2014"]]},"page":"4-12","title":"Dynamic remodeling of the guinea pig intrinsic cardiac plexus induced by chronic myocardial infarction","type":"article-journal","volume":"181"},"uris":["http://www.mendeley.com/documents/?uuid=08cef822-3846-3adf-b765-4fdf340df181"]}],"mendeley":{"formattedCitation":"(Hardwick, Ryan, Beaumont, Ardell, &amp; Southerland, 2014)","plainTextFormattedCitation":"(Hardwick, Ryan, Beaumont, Ardell, &amp; Southerland, 2014)","previouslyFormattedCitation":"(Hardwick, Ryan, Beaumont, Ardell, &amp; Southerland, 2014)"},"properties":{"noteIndex":0},"schema":"https://github.com/citation-style-language/schema/raw/master/csl-citation.json"}</w:instrText>
      </w:r>
      <w:r>
        <w:fldChar w:fldCharType="separate"/>
      </w:r>
      <w:r w:rsidRPr="00C27C06">
        <w:rPr>
          <w:noProof/>
        </w:rPr>
        <w:t>(Hardwick, Ryan, Beaumont, Ardell, &amp; Southerland, 2014)</w:t>
      </w:r>
      <w:r>
        <w:fldChar w:fldCharType="end"/>
      </w:r>
    </w:p>
    <w:p w14:paraId="02C85AC1" w14:textId="3B7AFA5A" w:rsidR="001C591D" w:rsidRDefault="001C591D" w:rsidP="001C591D">
      <w:pPr>
        <w:pStyle w:val="ListParagraph"/>
        <w:widowControl w:val="0"/>
        <w:numPr>
          <w:ilvl w:val="1"/>
          <w:numId w:val="10"/>
        </w:numPr>
        <w:autoSpaceDE w:val="0"/>
        <w:autoSpaceDN w:val="0"/>
        <w:adjustRightInd w:val="0"/>
      </w:pPr>
      <w:r>
        <w:t xml:space="preserve">Transmural ischemia, hitting epicardial layer (without collaterals like in dogs), triggers sympathetic afferent activity = leads to excitatory outflow. </w:t>
      </w:r>
      <w:r>
        <w:fldChar w:fldCharType="begin" w:fldLock="1"/>
      </w:r>
      <w:r w:rsidR="000610E6">
        <w:instrText>ADDIN CSL_CITATION {"citationItems":[{"id":"ITEM-1","itemData":{"DOI":"10.1161/01.CIR.84.1.357","ISSN":"00097322","abstract":"91284342 Department of Medicine, Medical College of Virginia/Virginia Commonwealth University, Richmond BACKGROUND. Left ventricular sympathetic afferent nerves are located mainly in superficial epicardial layers. Reflex excitatory responses mediated by sympathetic afferent nerves have been observed during myocardial ischemia in cats and humans but not in dogs. Previous canine studies have induced ischemia by occlusion of a coronary artery. Extensive collateral circulation in the canine heart may limit ischemia of epicardial layers during simple coronary occlusion, resulting in little stimulation of sympathetic afferent nerves and minimal reflex excitatory responses. METHODS AND RESULTS. In anesthetized dogs with sinoaortic and vagal deafferentation, we determined whether reflex sympathoexcitatory responses mediated by sympathetic afferents occurred during transmural myocardial ischemia. Reflex sympathoexcitation was quantitated by direct recording from either efferent renal (n = 20) or cardiac (n = 5) sympathetic nerves. Responses of arterial pressure and efferent sympathetic nerve activity were measured during simple occlusion of the anterior descending artery (LAD alone) and during LAD occlusion with a circumflex stenosis (LAD + CIRC). This circumflex stenosis was adjusted to abolish coronary vasodilator reserve without reducing basal flow. We observed significantly greater reflex increases in renal (32 +/- 5%) and cardiac (58 +/- 15%) nerve activity during LAD + CIRC than during LAD alone (14 +/- 6% and 8 +/- 7%, respectively). Reflex changes in renal nerve activity during LAD + CIRC were abolished by interruption of cardiac sympathetic afferent pathways (n = 5). In eight experiments, myocardial blood flow was measured during the two coronary occlusions. These experiments confirmed that LAD + CIRC elicited more transmural ischemia in the LAD distribution than did LAD alone. However, these experiments also revealed that LAD + CIRC elicited endocardial ischemia in the circumflex distribution. In five additional experiments, regional sympathetic deafferentation of the posterior left ventricle by epicardial application of 88% phenol along the atrioventricular groove had no significant effect on renal nerve responses to LAD + CIRC (36 +/- 5% increase before phenol versus 31 +/- 3% increase after phenol). These results indicate that endocardial ischemia in the circumflex distribution did not contribute to the reflex increases in nerve activity that were n…","author":[{"dropping-particle":"","family":"Minisi","given":"Anthony J","non-dropping-particle":"","parse-names":false,"suffix":""},{"dropping-particle":"","family":"Thames","given":"Marc D","non-dropping-particle":"","parse-names":false,"suffix":""}],"container-title":"Circulation","id":"ITEM-1","issue":"1","issued":{"date-parts":[["1991","7"]]},"page":"357-367","title":"Activation of cardiac sympathetic afferents during coronary occlusion. Evidence for reflex activation of sympathetic nervous system during transmural myocardial ischemia in the dog","type":"article-journal","volume":"84"},"uris":["http://www.mendeley.com/documents/?uuid=aad2de37-a3a4-448c-bc24-52ac8d909db6"]}],"mendeley":{"formattedCitation":"(Anthony J Minisi &amp; Thames, 1991)","plainTextFormattedCitation":"(Anthony J Minisi &amp; Thames, 1991)","previouslyFormattedCitation":"(Anthony J Minisi &amp; Thames, 1991)"},"properties":{"noteIndex":0},"schema":"https://github.com/citation-style-language/schema/raw/master/csl-citation.json"}</w:instrText>
      </w:r>
      <w:r>
        <w:fldChar w:fldCharType="separate"/>
      </w:r>
      <w:r w:rsidRPr="00ED4769">
        <w:rPr>
          <w:noProof/>
        </w:rPr>
        <w:t>(Anthony J Minisi &amp; Thames, 1991)</w:t>
      </w:r>
      <w:r>
        <w:fldChar w:fldCharType="end"/>
      </w:r>
      <w:r>
        <w:t xml:space="preserve">. Left ventricular wall has asymmetric </w:t>
      </w:r>
      <w:proofErr w:type="spellStart"/>
      <w:r>
        <w:t>sympathovagal</w:t>
      </w:r>
      <w:proofErr w:type="spellEnd"/>
      <w:r>
        <w:t xml:space="preserve"> innervation: vagal afferent preferentially distribute to inferior-posterior LV wall, sympathetic afferent are equally distributed (tested by inducing ischemia). </w:t>
      </w:r>
      <w:r>
        <w:fldChar w:fldCharType="begin" w:fldLock="1"/>
      </w:r>
      <w:r w:rsidR="000610E6">
        <w:instrText>ADDIN CSL_CITATION {"citationItems":[{"id":"ITEM-1","itemData":{"ISSN":"0009-7322","PMID":"8419013","abstract":"BACKGROUND Stimulation of left ventricular (LV) receptors with sympathetic afferents generally results in reflex sympathoexcitatory responses. Stimulation of LV receptors with vagal afferents results in reflex sympathoinhibitory responses. Vagal afferents are known to be preferentially distributed to the inferoposterior (IP) wall of the LV. We tested the hypothesis that there is also a preferential distribution of LV sympathetic afferents. METHODS AND RESULTS We measured reflex responses to stimulation of sympathetic afferents located in the anterior and IP LV: We used myocardial ischemia and chemical stimuli to increase the activity of the sensory endings in 15 chloralose-anesthetized, mechanically ventilated dogs with sinoaortic denervation and vagotomy. Reflex responses were assessed by direct recordings of efferent renal sympathetic nerve activity (RSNA). In nine dogs, maximal RSNA changes elicited by transmural anterior myocardial ischemia (22.6 +/- 3.9% increase from baseline nerve traffic) were not significantly different from maximal RSNA changes observed during transmural IP ischemia (27.1 +/- 4.4%). Similar changes in mean arterial and left atrial pressures were noted during transmural anterior and IP ischemia. In eight dogs, maximal changes of RSNA elicited by epicardial or intracoronary bradykinin to the anterior LV were not significantly different from those observed during bradykinin to the IP LV (anterior epicardial bradykinin, 76.7 +/- 11.7%; IP epicardial bradykinin, 72.2 +/- 10.0%; anterior intracoronary bradykinin, 84.6 +/- 21.0%; IP intracoronary bradykinin, 88.8 +/- 17.3%). CONCLUSIONS We conclude that cardiac receptors with sympathetic afferents are distributed equally to the IP and anterior regions of the LV.","author":[{"dropping-particle":"","family":"Minisi","given":"A J","non-dropping-particle":"","parse-names":false,"suffix":""},{"dropping-particle":"","family":"Thames","given":"M D","non-dropping-particle":"","parse-names":false,"suffix":""}],"container-title":"Circulation","id":"ITEM-1","issue":"1","issued":{"date-parts":[["1993","1"]]},"page":"240-6","title":"Distribution of left ventricular sympathetic afferents demonstrated by reflex responses to transmural myocardial ischemia and to intracoronary and epicardial bradykinin.","type":"article-journal","volume":"87"},"uris":["http://www.mendeley.com/documents/?uuid=5113097e-f8e1-37ba-aefa-f01f79a422b0"]}],"mendeley":{"formattedCitation":"(A J Minisi &amp; Thames, 1993)","plainTextFormattedCitation":"(A J Minisi &amp; Thames, 1993)","previouslyFormattedCitation":"(A J Minisi &amp; Thames, 1993)"},"properties":{"noteIndex":0},"schema":"https://github.com/citation-style-language/schema/raw/master/csl-citation.json"}</w:instrText>
      </w:r>
      <w:r>
        <w:fldChar w:fldCharType="separate"/>
      </w:r>
      <w:r w:rsidRPr="00ED4769">
        <w:rPr>
          <w:noProof/>
        </w:rPr>
        <w:t>(A J Minisi &amp; Thames, 1993)</w:t>
      </w:r>
      <w:r>
        <w:fldChar w:fldCharType="end"/>
      </w:r>
    </w:p>
    <w:p w14:paraId="77E3271C" w14:textId="593597F6" w:rsidR="003F14B8" w:rsidRDefault="003F14B8" w:rsidP="001C591D">
      <w:pPr>
        <w:pStyle w:val="ListParagraph"/>
        <w:widowControl w:val="0"/>
        <w:numPr>
          <w:ilvl w:val="1"/>
          <w:numId w:val="10"/>
        </w:numPr>
        <w:autoSpaceDE w:val="0"/>
        <w:autoSpaceDN w:val="0"/>
        <w:adjustRightInd w:val="0"/>
      </w:pPr>
      <w:r>
        <w:t xml:space="preserve">Transmural ischemia leads to sympathetic/vagal afferent denervation within 90 minutes after infarct. </w:t>
      </w:r>
      <w:r w:rsidR="00C06B0B">
        <w:t xml:space="preserve">The afferents travel apical-to-basal, as nerves basal to infarct still functioned. </w:t>
      </w:r>
      <w:r w:rsidR="00315838">
        <w:fldChar w:fldCharType="begin" w:fldLock="1"/>
      </w:r>
      <w:r w:rsidR="00315838">
        <w:instrText>ADDIN CSL_CITATION {"citationItems":[{"id":"ITEM-1","itemData":{"ISSN":"0009-7322","PMID":"4017213","abstract":"We have demonstrated previously that sympathetic and vagal afferents travel in an apical-to-basal course in the heart, and can be stimulated selectively with epicardial applications of bradykinin and nicotine, respectively. In this study we tested the hypothesis that transmural myocardial infarction interrupts sympathetic and vagal afferent fibers traveling through the infarction and produces regions of afferent denervation in areas apical to the infarction. In open-chest, chloralose-anesthetized dogs, transmural myocardial infarction was created by embolizing a diagonal branch of the left anterior descending coronary artery with a vinyl latex solution that was injected directly into the artery and hardened rapidly. The transmural nature of the infarction was verified by the nitro blue tetrazolium staining technique for dehydrogenase enzymes. Epicardial applications of bradykinin (5 micrograms) and nicotine (50 micrograms) were used to stimulate chemically sensitive sympathetic and vagal afferent nerve endings, respectively. Twenty-nine dogs were studied before and 90 min after creation of transmural myocardial infarction. In 20 dogs, epicardial bradykinin applied before production of transmural myocardial infarction produced a maximal pressor response of 13 +/- 3 mm Hg 40 sec after application (p less than .01 vs preapplication values), while topical nicotine produced a maximal depressor response of 14 +/- 2 mm Hg (p less than .01 vs preapplication values) 20 sec after application at all sites tested. Ninety minutes after production of transmural myocardial infarction, epicardial sites basal to the infarction continued to respond normally to both drugs, while sites within the area of infarction and apical to the area (noninfarcted myocardium) no longer showed a pressor response to topical bradykinin or a depressor response to topical nicotine.(ABSTRACT TRUNCATED AT 250 WORDS)","author":[{"dropping-particle":"","family":"Barber","given":"M J","non-dropping-particle":"","parse-names":false,"suffix":""},{"dropping-particle":"","family":"Mueller","given":"T M","non-dropping-particle":"","parse-names":false,"suffix":""},{"dropping-particle":"","family":"Davies","given":"B G","non-dropping-particle":"","parse-names":false,"suffix":""},{"dropping-particle":"","family":"Gill","given":"R M","non-dropping-particle":"","parse-names":false,"suffix":""},{"dropping-particle":"","family":"Zipes","given":"D P","non-dropping-particle":"","parse-names":false,"suffix":""}],"container-title":"Circulation","id":"ITEM-1","issue":"3","issued":{"date-parts":[["1985","9"]]},"page":"623-31","title":"Interruption of sympathetic and vagal-mediated afferent responses by transmural myocardial infarction.","type":"article-journal","volume":"72"},"uris":["http://www.mendeley.com/documents/?uuid=5c13d5dd-62b8-3fd2-a866-d07e4c79ca6f"]}],"mendeley":{"formattedCitation":"(Barber, Mueller, Davies, Gill, &amp; Zipes, 1985)","plainTextFormattedCitation":"(Barber, Mueller, Davies, Gill, &amp; Zipes, 1985)","previouslyFormattedCitation":"(Barber, Mueller, Davies, Gill, &amp; Zipes, 1985)"},"properties":{"noteIndex":0},"schema":"https://github.com/citation-style-language/schema/raw/master/csl-citation.json"}</w:instrText>
      </w:r>
      <w:r w:rsidR="00315838">
        <w:fldChar w:fldCharType="separate"/>
      </w:r>
      <w:r w:rsidR="00315838" w:rsidRPr="00315838">
        <w:rPr>
          <w:noProof/>
        </w:rPr>
        <w:t>(Barber, Mueller, Davies, Gill, &amp; Zipes, 1985)</w:t>
      </w:r>
      <w:r w:rsidR="00315838">
        <w:fldChar w:fldCharType="end"/>
      </w:r>
      <w:r w:rsidR="00315838">
        <w:t xml:space="preserve">  </w:t>
      </w:r>
      <w:r w:rsidR="00C06B0B">
        <w:t xml:space="preserve">Non-transmural ischemia maintains a response to bradykinin. </w:t>
      </w:r>
      <w:r w:rsidR="00315838">
        <w:fldChar w:fldCharType="begin" w:fldLock="1"/>
      </w:r>
      <w:r w:rsidR="00315838">
        <w:instrText>ADDIN CSL_CITATION {"citationItems":[{"id":"ITEM-1","itemData":{"DOI":"10.1152/ajpheart.1988.255.1.H26","ISSN":"0363-6135","PMID":"3394822","abstract":"To determine the time course of afferent sympathetic and vagal denervation after coronary occlusion and that of neural recovery after reperfusion, we measured the vasopressor responses to bradykinin and the vasodepressor responses to nicotine applied in a felt pad to the left ventricular epicardium of open-chest dogs. Shortly after latex injection of a diagonal branch of the left anterior descending coronary artery (LAD), the vasopressor response to bradykinin applied to the transmural ischemic area (n = 7) or apically to it (n = 6) was interrupted or attenuated. In contrast, nontransmural ischemia produced by ligation of the diagonal branch did not attenuate the response to bradykinin applied to the ischemic region (n = 6) or apically to it (n = 7). Transmural ischemia produced by occlusion of a diagonal branch of the LAD and a lateral marginal branch of the left circumflex coronary artery (n = 8) or by intraluminal balloon occlusion of the LAD (n = 7) decreased the vasopressor response to bradykinin applied within or apically to the ischemic area in &lt; 13 min. The vasopressor response to bradykinin became attenuated when the myocardial blood flow in the epicardial test site decreased to ~ 40% or less of the control value. Nontransmural ischemia produced by occlusion of a diagonal branch (n = 7) attenuated the vasodepressor response to nicotine applied to the nonischemic area apically to the occlusion in &lt; 13 min. A 15-min coronary occlusion followed by reperfusion produced reversible attenuation of afferent neural responses. We conclude that ischemia interrupts afferent sympathetic and vagal cardiac reflex responses to bradykinin and nicotine and that these alterations are reversible after reperfusion.","author":[{"dropping-particle":"","family":"Inoue","given":"H.","non-dropping-particle":"","parse-names":false,"suffix":""},{"dropping-particle":"","family":"Skale","given":"B. T.","non-dropping-particle":"","parse-names":false,"suffix":""},{"dropping-particle":"","family":"Zipes","given":"D. P.","non-dropping-particle":"","parse-names":false,"suffix":""}],"container-title":"American Journal of Physiology-Heart and Circulatory Physiology","id":"ITEM-1","issue":"1","issued":{"date-parts":[["1988","7"]]},"page":"H26-H35","title":"Effects of ischemia on cardiac afferent sympathetic and vagal reflexes in dog","type":"article-journal","volume":"255"},"uris":["http://www.mendeley.com/documents/?uuid=10e7149c-a407-3910-835b-729abd262843"]}],"mendeley":{"formattedCitation":"(Inoue, Skale, &amp; Zipes, 1988)","plainTextFormattedCitation":"(Inoue, Skale, &amp; Zipes, 1988)","previouslyFormattedCitation":"(Inoue, Skale, &amp; Zipes, 1988)"},"properties":{"noteIndex":0},"schema":"https://github.com/citation-style-language/schema/raw/master/csl-citation.json"}</w:instrText>
      </w:r>
      <w:r w:rsidR="00315838">
        <w:fldChar w:fldCharType="separate"/>
      </w:r>
      <w:r w:rsidR="00315838" w:rsidRPr="00315838">
        <w:rPr>
          <w:noProof/>
        </w:rPr>
        <w:t>(Inoue, Skale, &amp; Zipes, 1988)</w:t>
      </w:r>
      <w:r w:rsidR="00315838">
        <w:fldChar w:fldCharType="end"/>
      </w:r>
      <w:r w:rsidR="00315838">
        <w:t xml:space="preserve"> </w:t>
      </w:r>
      <w:r w:rsidR="00C06B0B">
        <w:t>Transmural ischemia leads to loss of efferent sympathetic nerves in non-infarcted apical regions within 20 minutes.</w:t>
      </w:r>
      <w:r w:rsidR="00315838">
        <w:t xml:space="preserve"> </w:t>
      </w:r>
      <w:r w:rsidR="00315838">
        <w:fldChar w:fldCharType="begin" w:fldLock="1"/>
      </w:r>
      <w:r w:rsidR="00315838">
        <w:instrText>ADDIN CSL_CITATION {"citationItems":[{"id":"ITEM-1","itemData":{"ISSN":"0009-7330","PMID":"3383360","abstract":"To determine the time course of efferent sympathetic denervation after transmural myocardial infarction (TMI) and of efferent vagal denervation after transmural or nontransmural myocardial infarction (NTMI), we measured effective refractory periods (ERP) basal and apical to TMI or NTMI in secobarbital-anesthetized, open-chest dogs. In eight dogs with latex-induced TMI, bilateral ansae subclaviae stimulation shortened ERP at all 45 apical and basal test sites before latex injection. After latex injection, ERP shortening was unchanged at all 15 basal sites but was eliminated (less than or equal to 2 msec shortening) at three apical sites in 5-20 minutes and at 14 of 30 apical sites 30-180 minutes after latex injection. At the remaining 13 apical sites, ERP shortening was not eliminated but attenuated significantly in 5-180 minutes. ERP shortening induced by infused norepinephrine (0.20-0.25 microgram/kg/min) did not differ between basal and apical test sites 3-4 hours after latex injection; that is, no supersensitivity occurred. Of six dogs with TMI produced by ligation of multiple coronary arteries without latex injection, ERP shortening induced by efferent sympathetic neural stimulation was eliminated at 10 apical sites in four dogs over a period of 3 hours. At 14 apical sites that did not show denervation in these six dogs, ERP shortening was unchanged. In seven dogs with latex-induced TMI, bilateral vagal stimulation lengthened ERP at all 40 apical and basal test sites before latex injection. Vagally induced ERP lengthening was unchanged at all 13 basal sites after latex injection. ERP lengthening was eliminated (less than or equal to 1 msec lengthening) at four of 27 apical sites in 5-20 minutes and at 13 apical sites 30-180 minutes after latex injection. At the remaining 10 apical sites, ERP lengthening was not eliminated but decreased significantly 3 hours after latex injection. Of nine dogs with ligation-induced NTMI, five dogs showed elimination of vagally induced ERP lengthening at eight apical sites in 3 hours after ligation. ERP lengthening induced by vagal stimulation was unchanged at all 17 basal sites in nine dogs with NTMI. We conclude that TMI produced by latex injection and ligation of multiple coronary arteries produces heterogeneous loss of efferent sympathetic innervation in noninfarcted apical sites as early as 5-20 minutes after coronary occlusion with more complete denervation occurring over time.(ABSTRACT TRUNCATED AT 400 WORDS)","author":[{"dropping-particle":"","family":"Inoue","given":"H","non-dropping-particle":"","parse-names":false,"suffix":""},{"dropping-particle":"","family":"Zipes","given":"D P","non-dropping-particle":"","parse-names":false,"suffix":""}],"container-title":"Circulation research","id":"ITEM-1","issue":"6","issued":{"date-parts":[["1988","6"]]},"page":"1111-20","title":"Time course of denervation of efferent sympathetic and vagal nerves after occlusion of the coronary artery in the canine heart.","type":"article-journal","volume":"62"},"uris":["http://www.mendeley.com/documents/?uuid=a4044873-d87a-3cd3-8ae8-7a5d424dc73a"]}],"mendeley":{"formattedCitation":"(Inoue &amp; Zipes, 1988)","plainTextFormattedCitation":"(Inoue &amp; Zipes, 1988)","previouslyFormattedCitation":"(Inoue &amp; Zipes, 1988)"},"properties":{"noteIndex":0},"schema":"https://github.com/citation-style-language/schema/raw/master/csl-citation.json"}</w:instrText>
      </w:r>
      <w:r w:rsidR="00315838">
        <w:fldChar w:fldCharType="separate"/>
      </w:r>
      <w:r w:rsidR="00315838" w:rsidRPr="00315838">
        <w:rPr>
          <w:noProof/>
        </w:rPr>
        <w:t>(Inoue &amp; Zipes, 1988)</w:t>
      </w:r>
      <w:r w:rsidR="00315838">
        <w:fldChar w:fldCharType="end"/>
      </w:r>
    </w:p>
    <w:p w14:paraId="42C97B7B" w14:textId="3A621CF1" w:rsidR="00C06B0B" w:rsidRDefault="00C06B0B" w:rsidP="001C591D">
      <w:pPr>
        <w:pStyle w:val="ListParagraph"/>
        <w:widowControl w:val="0"/>
        <w:numPr>
          <w:ilvl w:val="1"/>
          <w:numId w:val="10"/>
        </w:numPr>
        <w:autoSpaceDE w:val="0"/>
        <w:autoSpaceDN w:val="0"/>
        <w:adjustRightInd w:val="0"/>
      </w:pPr>
      <w:r>
        <w:t xml:space="preserve">Areas of cardiac tissue that have lost sympathetic innervation have supersensitive shortening of ERP to stimuli (e.g. NE or cervical ganglia stimulation), and have increased VF events. </w:t>
      </w:r>
      <w:r w:rsidR="00315838">
        <w:fldChar w:fldCharType="begin" w:fldLock="1"/>
      </w:r>
      <w:r w:rsidR="00B7305E">
        <w:instrText>ADDIN CSL_CITATION {"citationItems":[{"id":"ITEM-1","itemData":{"DOI":"10.1161/01.CIR.75.4.877","ISSN":"00097322","PMID":"3829345","abstract":"Latex-induced transmural myocardial infarction or epicardial application of phenol interrupts sympathetic fibers innervating myocardium apical to the infarction or to the phenol-painted area. These denervated regions subsequently show supersensitive shortening of effective refractory period (ERP) in response to the infusion of norepinephrine (denervation supersensitivity). The purpose of this study was to test the hypothesis that such denervation supersensitivity is arrhythmogenic. Ventricular arrhythmias were elicited by programmed ventricular stimulation (PVS) during a control period, during bilateral stimulation of the ansae subclaviae (4 msec pulses, 4 Hz and 3 mA), and during the infusion of norepinephrine (0.5 μg/kg/min). Study groups consisted of 14 sham-operated dogs, 16 dogs with phenol painted over a diagonal branch, 13 dogs with latex embolization of a diagonal branch that resulted in transmural myocardial infarction, 14 dogs with a one-stage ligation of a diagonal branch producing nontransmural myocardial infarction, and 12 dogs undergoing both phenol painting and one-stage ligation of a diagonal branch. Four to 22 days after the first operation, PVS was performed in anesthetized, open-chest dogs after neural decentralization of the heart. Dogs with phenol painting on the epicardium and dogs in which latex was injected into a diagonal branch showed supersensitive shortening of ERP to infused norepinephrine at apical sites. PVS resulted in ventricular fibrillation more often during stimulation of the ansae subclaviae (p &lt; .001) and infusion of norepinephrine (p &lt; .001) than during the control state in dogs treated with phenol alone. The incidence of ventricular fibrillation was highest in dogs with ligation-induced infarction that received phenol compared with all other groups during control (p &lt; .001), stimulation of the ansae subclaviae (p &lt; .002), and the infusion of norepinephrine (p &lt; .01). Propranolol (0.5 mg/kg or 10 mg iv at maximum) attenuated supersensitive shortening of ERP and decreased the incidence of induction of ventricular fibrillation. We conclude that (1) the canine heart with phenol-induced sympathetic supersensitivity, but without myocardial infarction, is more vulnerable to PVS-induced ventricular fibrillation during the infusion of norepinephrine compared with the control group, (2) the canine heart with latex-induced myocardial infarction shows sympathetic supersensitivity, but is not more vulnerable to PVS-induced ven…","author":[{"dropping-particle":"","family":"Inoue","given":"H","non-dropping-particle":"","parse-names":false,"suffix":""},{"dropping-particle":"","family":"Zipes","given":"D P","non-dropping-particle":"","parse-names":false,"suffix":""}],"container-title":"Circulation","id":"ITEM-1","issue":"4","issued":{"date-parts":[["1987","4"]]},"page":"877-887","title":"Results of sympathetic denervation in the canine heart: Supersensitivity that may be arrhythmogenic","type":"article-journal","volume":"75"},"uris":["http://www.mendeley.com/documents/?uuid=3037b0e6-d790-3417-92bd-73b507daf406"]}],"mendeley":{"formattedCitation":"(Inoue &amp; Zipes, 1987)","plainTextFormattedCitation":"(Inoue &amp; Zipes, 1987)","previouslyFormattedCitation":"(Inoue &amp; Zipes, 1987)"},"properties":{"noteIndex":0},"schema":"https://github.com/citation-style-language/schema/raw/master/csl-citation.json"}</w:instrText>
      </w:r>
      <w:r w:rsidR="00315838">
        <w:fldChar w:fldCharType="separate"/>
      </w:r>
      <w:r w:rsidR="00315838" w:rsidRPr="00315838">
        <w:rPr>
          <w:noProof/>
        </w:rPr>
        <w:t>(Inoue &amp; Zipes, 1987)</w:t>
      </w:r>
      <w:r w:rsidR="00315838">
        <w:fldChar w:fldCharType="end"/>
      </w:r>
    </w:p>
    <w:p w14:paraId="6A380584" w14:textId="5E0840B8" w:rsidR="00957356" w:rsidRDefault="00957356" w:rsidP="00957356">
      <w:pPr>
        <w:pStyle w:val="ListParagraph"/>
        <w:widowControl w:val="0"/>
        <w:numPr>
          <w:ilvl w:val="1"/>
          <w:numId w:val="10"/>
        </w:numPr>
        <w:autoSpaceDE w:val="0"/>
        <w:autoSpaceDN w:val="0"/>
        <w:adjustRightInd w:val="0"/>
      </w:pPr>
      <w:r>
        <w:t xml:space="preserve">Transmural infarct leads to sympathetic denervation (subendocardial ischemia may only damage vagal afferent). </w:t>
      </w:r>
      <w:r>
        <w:fldChar w:fldCharType="begin" w:fldLock="1"/>
      </w:r>
      <w:r>
        <w:instrText>ADDIN CSL_CITATION {"citationItems":[{"id":"ITEM-1","itemData":{"DOI":"10.1161/01.CIR.82.4.1095","ISSN":"0009-7322","abstract":"he vagus and sympathetic nerves link the heart to the central nervous system, carrying information from the heart over neural afferents and to the heart over neural efferents. Although it is generally well accepted that the autonomic nervous system can promote, precipitate, or prevent the development of cardiac arrhythmias, the mechanisms by which this transpires are incompletely understood. Several excellent recent reviews provide an overall discussion of the role of the autonomic nervous system and the genesis of cardiac arrhythmias.12 This review will focus on selected recent observations concerning autonomic innervation of the heart, the effects of myocardial ischemia and infarction on such innervation, and how some of these changes can modulate the development of cardiac arrhythmias. Autonomic Innervation of Heart Extracardiac Nerves Numerous studies to determine extracardiac neu-ral innervation to the heart reveal that although significant overlap and complex patterns exist, in general autonomic neural input to the heart exhibits some degree of \"sidedness.\" The right sympathetic and vagus nerves affect the sinus node more than the atrioventricular (AV) node, whereas the left sympathetic and vagus nerves affect the AV node more than the sinus node. Precise points of entry of parasympathetic nerves to the sinus and AV nodal regions have recently been described.3 On the right, vagal input to the superior atrial and sinus nodal regions is by neural projections along the superior vena cava-right atrial junction, azygos vein, right pulmonary vein complex, and dorsal surfaces of the common pulmonary vein complex. On the left, vagal input to the sinus nodal region is quantitatively less,","author":[{"dropping-particle":"","family":"Zipes","given":"Douglas P","non-dropping-particle":"","parse-names":false,"suffix":""}],"container-title":"Circulation","id":"ITEM-1","issue":"4","issued":{"date-parts":[["1990","10"]]},"page":"1095-1105","title":"Influence of myocardial ischemia and infarction on autonomic innervation of heart.","type":"article-journal","volume":"82"},"uris":["http://www.mendeley.com/documents/?uuid=30c66ae9-e894-4b93-9a03-d0d3717913d9"]},{"id":"ITEM-2","itemData":{"DOI":"10.1016/0735-1097(88)90110-6","ISSN":"07351097","abstract":"Transmural myocardial infarction interrupts sympathetic nerves and denervates viable muscle distal to myocardial infarction. The effect of sympathetic stimulation on responses to programmed ventricular stimulation was studied in dogs without myocardial infarction (Group I: n = 5), with transmural anterior wall myocardial infarction (Group II: n = 6) and with nontransmural anterior wall myocardial infarction (Group III: n = 9). Ventricular effective refractory period during sympathetic stimulation decreased by 16 ± 18, 1 ± 2 and 12 ± 8 ms (mean ± SD) in viable muscle of the inferoapical left ventricle in Groups I, II and III, respectively, suggesting efferent sympathetic denervation by transmural myocardial infarction only. Sustained ventricular tachycardia or fibrillation was induced more easily during sympathetic stimulation in six of the six dogs with transmural infarction, but in only two of the nine dogs with nontransmural infarction (p &lt; 0.01). It is concluded that the partial sympathetic denervation produced by transmural myocardial Infarction enhances the ease of induction of ventricular tachycardia and fibrillation during sympathetic stimulation. A similar mechanism may lead to increased risk for lethal arrhythmias during periods of high sympathetic tone in patients with transmural myocardial infarction. © 1988.","author":[{"dropping-particle":"","family":"Herre","given":"John M","non-dropping-particle":"","parse-names":false,"suffix":""},{"dropping-particle":"","family":"Wetstein","given":"Lewis","non-dropping-particle":"","parse-names":false,"suffix":""},{"dropping-particle":"","family":"Lin","given":"Yuh Lin","non-dropping-particle":"","parse-names":false,"suffix":""},{"dropping-particle":"","family":"Mills","given":"A Scott","non-dropping-particle":"","parse-names":false,"suffix":""},{"dropping-particle":"","family":"Dae","given":"Michael","non-dropping-particle":"","parse-names":false,"suffix":""},{"dropping-particle":"","family":"Thames","given":"Marc D","non-dropping-particle":"","parse-names":false,"suffix":""}],"container-title":"Journal of the American College of Cardiology","id":"ITEM-2","issue":"2","issued":{"date-parts":[["1988"]]},"page":"414-421","title":"Effect of transmural versus nontransmural myocardial infarction on inducibility of ventricular arrhythmias during sympathetic stimulation in dogs","type":"article-journal","volume":"11"},"uris":["http://www.mendeley.com/documents/?uuid=e28ecf9e-8602-4fa7-a5f7-354440cde7bd"]}],"mendeley":{"formattedCitation":"(Herre et al., 1988; Zipes, 1990)","plainTextFormattedCitation":"(Herre et al., 1988; Zipes, 1990)","previouslyFormattedCitation":"(Herre et al., 1988; Zipes, 1990)"},"properties":{"noteIndex":0},"schema":"https://github.com/citation-style-language/schema/raw/master/csl-citation.json"}</w:instrText>
      </w:r>
      <w:r>
        <w:fldChar w:fldCharType="separate"/>
      </w:r>
      <w:r w:rsidRPr="00A42EBD">
        <w:rPr>
          <w:noProof/>
        </w:rPr>
        <w:t>(Herre et al., 1988; Zipes, 1990)</w:t>
      </w:r>
      <w:r>
        <w:fldChar w:fldCharType="end"/>
      </w:r>
      <w:r>
        <w:t xml:space="preserve"> Afferent sympathetic/vagal denervation occurs within 90 minutes after infarct at site, which travel apical-to-basal. </w:t>
      </w:r>
      <w:r>
        <w:fldChar w:fldCharType="begin" w:fldLock="1"/>
      </w:r>
      <w:r w:rsidR="00A84F15">
        <w:instrText>ADDIN CSL_CITATION {"citationItems":[{"id":"ITEM-1","itemData":{"ISSN":"0009-7322","PMID":"4017213","abstract":"We have demonstrated previously that sympathetic and vagal afferents travel in an apical-to-basal course in the heart, and can be stimulated selectively with epicardial applications of bradykinin and nicotine, respectively. In this study we tested the hypothesis that transmural myocardial infarction interrupts sympathetic and vagal afferent fibers traveling through the infarction and produces regions of afferent denervation in areas apical to the infarction. In open-chest, chloralose-anesthetized dogs, transmural myocardial infarction was created by embolizing a diagonal branch of the left anterior descending coronary artery with a vinyl latex solution that was injected directly into the artery and hardened rapidly. The transmural nature of the infarction was verified by the nitro blue tetrazolium staining technique for dehydrogenase enzymes. Epicardial applications of bradykinin (5 micrograms) and nicotine (50 micrograms) were used to stimulate chemically sensitive sympathetic and vagal afferent nerve endings, respectively. Twenty-nine dogs were studied before and 90 min after creation of transmural myocardial infarction. In 20 dogs, epicardial bradykinin applied before production of transmural myocardial infarction produced a maximal pressor response of 13 +/- 3 mm Hg 40 sec after application (p less than .01 vs preapplication values), while topical nicotine produced a maximal depressor response of 14 +/- 2 mm Hg (p less than .01 vs preapplication values) 20 sec after application at all sites tested. Ninety minutes after production of transmural myocardial infarction, epicardial sites basal to the infarction continued to respond normally to both drugs, while sites within the area of infarction and apical to the area (noninfarcted myocardium) no longer showed a pressor response to topical bradykinin or a depressor response to topical nicotine.(ABSTRACT TRUNCATED AT 250 WORDS)","author":[{"dropping-particle":"","family":"Barber","given":"M J","non-dropping-particle":"","parse-names":false,"suffix":""},{"dropping-particle":"","family":"Mueller","given":"T M","non-dropping-particle":"","parse-names":false,"suffix":""},{"dropping-particle":"","family":"Davies","given":"B G","non-dropping-particle":"","parse-names":false,"suffix":""},{"dropping-particle":"","family":"Gill","given":"R M","non-dropping-particle":"","parse-names":false,"suffix":""},{"dropping-particle":"","family":"Zipes","given":"D P","non-dropping-particle":"","parse-names":false,"suffix":""}],"container-title":"Circulation","id":"ITEM-1","issue":"3","issued":{"date-parts":[["1985","9"]]},"page":"623-31","title":"Interruption of sympathetic and vagal-mediated afferent responses by transmural myocardial infarction.","type":"article-journal","volume":"72"},"uris":["http://www.mendeley.com/documents/?uuid=5c13d5dd-62b8-3fd2-a866-d07e4c79ca6f"]}],"mendeley":{"formattedCitation":"(Barber et al., 1985)","plainTextFormattedCitation":"(Barber et al., 1985)","previouslyFormattedCitation":"(Barber et al., 1985)"},"properties":{"noteIndex":0},"schema":"https://github.com/citation-style-language/schema/raw/master/csl-citation.json"}</w:instrText>
      </w:r>
      <w:r>
        <w:fldChar w:fldCharType="separate"/>
      </w:r>
      <w:r w:rsidR="00B85DFE" w:rsidRPr="00B85DFE">
        <w:rPr>
          <w:noProof/>
        </w:rPr>
        <w:t>(Barber et al., 1985)</w:t>
      </w:r>
      <w:r>
        <w:fldChar w:fldCharType="end"/>
      </w:r>
      <w:r>
        <w:t xml:space="preserve"> Non-transmural ischemia retains response to stimuli. </w:t>
      </w:r>
      <w:r>
        <w:fldChar w:fldCharType="begin" w:fldLock="1"/>
      </w:r>
      <w:r w:rsidR="00A84F15">
        <w:instrText>ADDIN CSL_CITATION {"citationItems":[{"id":"ITEM-1","itemData":{"DOI":"10.1152/ajpheart.1988.255.1.H26","ISSN":"0363-6135","PMID":"3394822","abstract":"To determine the time course of afferent sympathetic and vagal denervation after coronary occlusion and that of neural recovery after reperfusion, we measured the vasopressor responses to bradykinin and the vasodepressor responses to nicotine applied in a felt pad to the left ventricular epicardium of open-chest dogs. Shortly after latex injection of a diagonal branch of the left anterior descending coronary artery (LAD), the vasopressor response to bradykinin applied to the transmural ischemic area (n = 7) or apically to it (n = 6) was interrupted or attenuated. In contrast, nontransmural ischemia produced by ligation of the diagonal branch did not attenuate the response to bradykinin applied to the ischemic region (n = 6) or apically to it (n = 7). Transmural ischemia produced by occlusion of a diagonal branch of the LAD and a lateral marginal branch of the left circumflex coronary artery (n = 8) or by intraluminal balloon occlusion of the LAD (n = 7) decreased the vasopressor response to bradykinin applied within or apically to the ischemic area in &lt; 13 min. The vasopressor response to bradykinin became attenuated when the myocardial blood flow in the epicardial test site decreased to ~ 40% or less of the control value. Nontransmural ischemia produced by occlusion of a diagonal branch (n = 7) attenuated the vasodepressor response to nicotine applied to the nonischemic area apically to the occlusion in &lt; 13 min. A 15-min coronary occlusion followed by reperfusion produced reversible attenuation of afferent neural responses. We conclude that ischemia interrupts afferent sympathetic and vagal cardiac reflex responses to bradykinin and nicotine and that these alterations are reversible after reperfusion.","author":[{"dropping-particle":"","family":"Inoue","given":"H.","non-dropping-particle":"","parse-names":false,"suffix":""},{"dropping-particle":"","family":"Skale","given":"B. T.","non-dropping-particle":"","parse-names":false,"suffix":""},{"dropping-particle":"","family":"Zipes","given":"D. P.","non-dropping-particle":"","parse-names":false,"suffix":""}],"container-title":"American Journal of Physiology-Heart and Circulatory Physiology","id":"ITEM-1","issue":"1","issued":{"date-parts":[["1988","7"]]},"page":"H26-H35","title":"Effects of ischemia on cardiac afferent sympathetic and vagal reflexes in dog","type":"article-journal","volume":"255"},"uris":["http://www.mendeley.com/documents/?uuid=10e7149c-a407-3910-835b-729abd262843"]}],"mendeley":{"formattedCitation":"(Inoue et al., 1988)","plainTextFormattedCitation":"(Inoue et al., 1988)","previouslyFormattedCitation":"(Inoue et al., 1988)"},"properties":{"noteIndex":0},"schema":"https://github.com/citation-style-language/schema/raw/master/csl-citation.json"}</w:instrText>
      </w:r>
      <w:r>
        <w:fldChar w:fldCharType="separate"/>
      </w:r>
      <w:r w:rsidR="00B85DFE" w:rsidRPr="00B85DFE">
        <w:rPr>
          <w:noProof/>
        </w:rPr>
        <w:t>(Inoue et al., 1988)</w:t>
      </w:r>
      <w:r>
        <w:fldChar w:fldCharType="end"/>
      </w:r>
      <w:r>
        <w:t xml:space="preserve"> Transmural ischemia leads to apical loss of efferent sympathetic nerves within 20 minutes. </w:t>
      </w:r>
      <w:r>
        <w:fldChar w:fldCharType="begin" w:fldLock="1"/>
      </w:r>
      <w:r>
        <w:instrText>ADDIN CSL_CITATION {"citationItems":[{"id":"ITEM-1","itemData":{"ISSN":"0009-7330","PMID":"3383360","abstract":"To determine the time course of efferent sympathetic denervation after transmural myocardial infarction (TMI) and of efferent vagal denervation after transmural or nontransmural myocardial infarction (NTMI), we measured effective refractory periods (ERP) basal and apical to TMI or NTMI in secobarbital-anesthetized, open-chest dogs. In eight dogs with latex-induced TMI, bilateral ansae subclaviae stimulation shortened ERP at all 45 apical and basal test sites before latex injection. After latex injection, ERP shortening was unchanged at all 15 basal sites but was eliminated (less than or equal to 2 msec shortening) at three apical sites in 5-20 minutes and at 14 of 30 apical sites 30-180 minutes after latex injection. At the remaining 13 apical sites, ERP shortening was not eliminated but attenuated significantly in 5-180 minutes. ERP shortening induced by infused norepinephrine (0.20-0.25 microgram/kg/min) did not differ between basal and apical test sites 3-4 hours after latex injection; that is, no supersensitivity occurred. Of six dogs with TMI produced by ligation of multiple coronary arteries without latex injection, ERP shortening induced by efferent sympathetic neural stimulation was eliminated at 10 apical sites in four dogs over a period of 3 hours. At 14 apical sites that did not show denervation in these six dogs, ERP shortening was unchanged. In seven dogs with latex-induced TMI, bilateral vagal stimulation lengthened ERP at all 40 apical and basal test sites before latex injection. Vagally induced ERP lengthening was unchanged at all 13 basal sites after latex injection. ERP lengthening was eliminated (less than or equal to 1 msec lengthening) at four of 27 apical sites in 5-20 minutes and at 13 apical sites 30-180 minutes after latex injection. At the remaining 10 apical sites, ERP lengthening was not eliminated but decreased significantly 3 hours after latex injection. Of nine dogs with ligation-induced NTMI, five dogs showed elimination of vagally induced ERP lengthening at eight apical sites in 3 hours after ligation. ERP lengthening induced by vagal stimulation was unchanged at all 17 basal sites in nine dogs with NTMI. We conclude that TMI produced by latex injection and ligation of multiple coronary arteries produces heterogeneous loss of efferent sympathetic innervation in noninfarcted apical sites as early as 5-20 minutes after coronary occlusion with more complete denervation occurring over time.(ABSTRACT TRUNCATED AT 400 WORDS)","author":[{"dropping-particle":"","family":"Inoue","given":"H","non-dropping-particle":"","parse-names":false,"suffix":""},{"dropping-particle":"","family":"Zipes","given":"D P","non-dropping-particle":"","parse-names":false,"suffix":""}],"container-title":"Circulation research","id":"ITEM-1","issue":"6","issued":{"date-parts":[["1988","6"]]},"page":"1111-20","title":"Time course of denervation of efferent sympathetic and vagal nerves after occlusion of the coronary artery in the canine heart.","type":"article-journal","volume":"62"},"uris":["http://www.mendeley.com/documents/?uuid=a4044873-d87a-3cd3-8ae8-7a5d424dc73a"]}],"mendeley":{"formattedCitation":"(Inoue &amp; Zipes, 1988)","plainTextFormattedCitation":"(Inoue &amp; Zipes, 1988)","previouslyFormattedCitation":"(Inoue &amp; Zipes, 1988)"},"properties":{"noteIndex":0},"schema":"https://github.com/citation-style-language/schema/raw/master/csl-citation.json"}</w:instrText>
      </w:r>
      <w:r>
        <w:fldChar w:fldCharType="separate"/>
      </w:r>
      <w:r w:rsidRPr="00315838">
        <w:rPr>
          <w:noProof/>
        </w:rPr>
        <w:t>(Inoue &amp; Zipes, 1988)</w:t>
      </w:r>
      <w:r>
        <w:fldChar w:fldCharType="end"/>
      </w:r>
    </w:p>
    <w:p w14:paraId="023882D5" w14:textId="77777777" w:rsidR="00957356" w:rsidRDefault="00957356" w:rsidP="00957356">
      <w:pPr>
        <w:pStyle w:val="ListParagraph"/>
        <w:widowControl w:val="0"/>
        <w:numPr>
          <w:ilvl w:val="1"/>
          <w:numId w:val="10"/>
        </w:numPr>
        <w:autoSpaceDE w:val="0"/>
        <w:autoSpaceDN w:val="0"/>
        <w:adjustRightInd w:val="0"/>
      </w:pPr>
      <w:r>
        <w:t xml:space="preserve">Areas of cardiac tissue that have lost sympathetic innervation have supersensitive shortening of ERP to stimuli (e.g. NE or cervical ganglia stimulation), and have increased VF events. </w:t>
      </w:r>
      <w:r>
        <w:fldChar w:fldCharType="begin" w:fldLock="1"/>
      </w:r>
      <w:r>
        <w:instrText>ADDIN CSL_CITATION {"citationItems":[{"id":"ITEM-1","itemData":{"DOI":"10.1161/01.CIR.75.4.877","ISSN":"00097322","PMID":"3829345","abstract":"Latex-induced transmural myocardial infarction or epicardial application of phenol interrupts sympathetic fibers innervating myocardium apical to the infarction or to the phenol-painted area. These denervated regions subsequently show supersensitive shortening of effective refractory period (ERP) in response to the infusion of norepinephrine (denervation supersensitivity). The purpose of this study was to test the hypothesis that such denervation supersensitivity is arrhythmogenic. Ventricular arrhythmias were elicited by programmed ventricular stimulation (PVS) during a control period, during bilateral stimulation of the ansae subclaviae (4 msec pulses, 4 Hz and 3 mA), and during the infusion of norepinephrine (0.5 μg/kg/min). Study groups consisted of 14 sham-operated dogs, 16 dogs with phenol painted over a diagonal branch, 13 dogs with latex embolization of a diagonal branch that resulted in transmural myocardial infarction, 14 dogs with a one-stage ligation of a diagonal branch producing nontransmural myocardial infarction, and 12 dogs undergoing both phenol painting and one-stage ligation of a diagonal branch. Four to 22 days after the first operation, PVS was performed in anesthetized, open-chest dogs after neural decentralization of the heart. Dogs with phenol painting on the epicardium and dogs in which latex was injected into a diagonal branch showed supersensitive shortening of ERP to infused norepinephrine at apical sites. PVS resulted in ventricular fibrillation more often during stimulation of the ansae subclaviae (p &lt; .001) and infusion of norepinephrine (p &lt; .001) than during the control state in dogs treated with phenol alone. The incidence of ventricular fibrillation was highest in dogs with ligation-induced infarction that received phenol compared with all other groups during control (p &lt; .001), stimulation of the ansae subclaviae (p &lt; .002), and the infusion of norepinephrine (p &lt; .01). Propranolol (0.5 mg/kg or 10 mg iv at maximum) attenuated supersensitive shortening of ERP and decreased the incidence of induction of ventricular fibrillation. We conclude that (1) the canine heart with phenol-induced sympathetic supersensitivity, but without myocardial infarction, is more vulnerable to PVS-induced ventricular fibrillation during the infusion of norepinephrine compared with the control group, (2) the canine heart with latex-induced myocardial infarction shows sympathetic supersensitivity, but is not more vulnerable to PVS-induced ven…","author":[{"dropping-particle":"","family":"Inoue","given":"H","non-dropping-particle":"","parse-names":false,"suffix":""},{"dropping-particle":"","family":"Zipes","given":"D P","non-dropping-particle":"","parse-names":false,"suffix":""}],"container-title":"Circulation","id":"ITEM-1","issue":"4","issued":{"date-parts":[["1987","4"]]},"page":"877-887","title":"Results of sympathetic denervation in the canine heart: Supersensitivity that may be arrhythmogenic","type":"article-journal","volume":"75"},"uris":["http://www.mendeley.com/documents/?uuid=3037b0e6-d790-3417-92bd-73b507daf406"]}],"mendeley":{"formattedCitation":"(Inoue &amp; Zipes, 1987)","plainTextFormattedCitation":"(Inoue &amp; Zipes, 1987)","previouslyFormattedCitation":"(Inoue &amp; Zipes, 1987)"},"properties":{"noteIndex":0},"schema":"https://github.com/citation-style-language/schema/raw/master/csl-citation.json"}</w:instrText>
      </w:r>
      <w:r>
        <w:fldChar w:fldCharType="separate"/>
      </w:r>
      <w:r w:rsidRPr="00315838">
        <w:rPr>
          <w:noProof/>
        </w:rPr>
        <w:t>(Inoue &amp; Zipes, 1987)</w:t>
      </w:r>
      <w:r>
        <w:fldChar w:fldCharType="end"/>
      </w:r>
    </w:p>
    <w:p w14:paraId="4CFFCBBE" w14:textId="77777777" w:rsidR="00957356" w:rsidRDefault="00957356" w:rsidP="00957356">
      <w:pPr>
        <w:pStyle w:val="ListParagraph"/>
        <w:widowControl w:val="0"/>
        <w:numPr>
          <w:ilvl w:val="1"/>
          <w:numId w:val="10"/>
        </w:numPr>
        <w:autoSpaceDE w:val="0"/>
        <w:autoSpaceDN w:val="0"/>
        <w:adjustRightInd w:val="0"/>
      </w:pPr>
      <w:r>
        <w:t xml:space="preserve">Sympathetic efferent show different activity based on innervating ischemic vs non-ischemic territory. </w:t>
      </w:r>
      <w:r>
        <w:fldChar w:fldCharType="begin" w:fldLock="1"/>
      </w:r>
      <w:r>
        <w:instrText>ADDIN CSL_CITATION {"citationItems":[{"id":"ITEM-1","itemData":{"DOI":"10.1152/ajpheart.1990.258.5.H1534","ISSN":"0002-9513","PMID":"2337185","abstract":"Efferent sympathetic activities were simultaneously recorded from two thoracic cardiac nerves in 33 chloralose-anesthetized dogs. Efferent innervation patterns were determined by electrical stimulation prior to recording in each animal. One of the nerves selected for recording was shown to innervate the proposed ischemic region, whereas the other nerve was selected because it was shown to innervate nonischemic regions. Left ventricular ischemia was produced by occlusion of a branch of either the left anterior descending (LAD) or left circumflex (LCX) coronary arteries. Heart rate was paced. Cardiac postganglionic sympathetic efferent activities were recorded during a 30-min coronary occlusion in 22 animals. Thirty minutes after LAD occlusion (n = 10), postganglionic sympathetic activity to ischemic myocardium was decreased (84 +/- 5% of control; P less than 0.05) while activity to nonischemic myocardium was unchanged. Thirty minutes after LCX occlusion (n = 12), postganglionic sympathetic activity to ischemic myocardium was also decreased (87 +/- 3% of control; P less than 0.01); however, sympathetic activity to nonischemic myocardium was increased (159 +/- 10% of control; P less than 0.001). Thus, in the anesthetized canine, regional left ventricular ischemia elicits differential sympathetic neural responses that are dependent on the location of the ischemic myocardium as well as the efferent destinations of the nerves. Changes in cardiac postganglionic sympathetic efferent activities are characterized by decreased activity to ischemic regions, with either no change or increased activity to nonischemic regions.","author":[{"dropping-particle":"","family":"Neely","given":"Brett H","non-dropping-particle":"","parse-names":false,"suffix":""},{"dropping-particle":"","family":"Hageman","given":"Gilbert R","non-dropping-particle":"","parse-names":false,"suffix":""}],"container-title":"The American journal of physiology","id":"ITEM-1","issue":"5 Pt 2","issued":{"date-parts":[["1990"]]},"page":"H1534-41","title":"Differential cardiac sympathetic activity during acute myocardial ischemia.","type":"article-journal","volume":"258"},"uris":["http://www.mendeley.com/documents/?uuid=4125512e-1982-4b6e-8cff-1192b7ff00cc"]}],"mendeley":{"formattedCitation":"(Neely &amp; Hageman, 1990)","plainTextFormattedCitation":"(Neely &amp; Hageman, 1990)","previouslyFormattedCitation":"(Neely &amp; Hageman, 1990)"},"properties":{"noteIndex":0},"schema":"https://github.com/citation-style-language/schema/raw/master/csl-citation.json"}</w:instrText>
      </w:r>
      <w:r>
        <w:fldChar w:fldCharType="separate"/>
      </w:r>
      <w:r w:rsidRPr="00A8264E">
        <w:rPr>
          <w:noProof/>
        </w:rPr>
        <w:t>(Neely &amp; Hageman, 1990)</w:t>
      </w:r>
      <w:r>
        <w:fldChar w:fldCharType="end"/>
      </w:r>
    </w:p>
    <w:p w14:paraId="0C3811DE" w14:textId="77777777" w:rsidR="00957356" w:rsidRDefault="00957356" w:rsidP="00957356">
      <w:pPr>
        <w:pStyle w:val="ListParagraph"/>
        <w:widowControl w:val="0"/>
        <w:numPr>
          <w:ilvl w:val="1"/>
          <w:numId w:val="10"/>
        </w:numPr>
        <w:autoSpaceDE w:val="0"/>
        <w:autoSpaceDN w:val="0"/>
        <w:adjustRightInd w:val="0"/>
      </w:pPr>
      <w:r>
        <w:t xml:space="preserve">Transmural ischemia, hitting epicardial layer (without collaterals like in dogs), triggers sympathetic afferent activity = leads to excitatory outflow. </w:t>
      </w:r>
      <w:r>
        <w:fldChar w:fldCharType="begin" w:fldLock="1"/>
      </w:r>
      <w:r>
        <w:instrText>ADDIN CSL_CITATION {"citationItems":[{"id":"ITEM-1","itemData":{"DOI":"10.1161/01.CIR.84.1.357","ISSN":"00097322","abstract":"91284342 Department of Medicine, Medical College of Virginia/Virginia Commonwealth University, Richmond BACKGROUND. Left ventricular sympathetic afferent nerves are located mainly in superficial epicardial layers. Reflex excitatory responses mediated by sympathetic afferent nerves have been observed during myocardial ischemia in cats and humans but not in dogs. Previous canine studies have induced ischemia by occlusion of a coronary artery. Extensive collateral circulation in the canine heart may limit ischemia of epicardial layers during simple coronary occlusion, resulting in little stimulation of sympathetic afferent nerves and minimal reflex excitatory responses. METHODS AND RESULTS. In anesthetized dogs with sinoaortic and vagal deafferentation, we determined whether reflex sympathoexcitatory responses mediated by sympathetic afferents occurred during transmural myocardial ischemia. Reflex sympathoexcitation was quantitated by direct recording from either efferent renal (n = 20) or cardiac (n = 5) sympathetic nerves. Responses of arterial pressure and efferent sympathetic nerve activity were measured during simple occlusion of the anterior descending artery (LAD alone) and during LAD occlusion with a circumflex stenosis (LAD + CIRC). This circumflex stenosis was adjusted to abolish coronary vasodilator reserve without reducing basal flow. We observed significantly greater reflex increases in renal (32 +/- 5%) and cardiac (58 +/- 15%) nerve activity during LAD + CIRC than during LAD alone (14 +/- 6% and 8 +/- 7%, respectively). Reflex changes in renal nerve activity during LAD + CIRC were abolished by interruption of cardiac sympathetic afferent pathways (n = 5). In eight experiments, myocardial blood flow was measured during the two coronary occlusions. These experiments confirmed that LAD + CIRC elicited more transmural ischemia in the LAD distribution than did LAD alone. However, these experiments also revealed that LAD + CIRC elicited endocardial ischemia in the circumflex distribution. In five additional experiments, regional sympathetic deafferentation of the posterior left ventricle by epicardial application of 88% phenol along the atrioventricular groove had no significant effect on renal nerve responses to LAD + CIRC (36 +/- 5% increase before phenol versus 31 +/- 3% increase after phenol). These results indicate that endocardial ischemia in the circumflex distribution did not contribute to the reflex increases in nerve activity that were n…","author":[{"dropping-particle":"","family":"Minisi","given":"Anthony J","non-dropping-particle":"","parse-names":false,"suffix":""},{"dropping-particle":"","family":"Thames","given":"Marc D","non-dropping-particle":"","parse-names":false,"suffix":""}],"container-title":"Circulation","id":"ITEM-1","issue":"1","issued":{"date-parts":[["1991","7"]]},"page":"357-367","title":"Activation of cardiac sympathetic afferents during coronary occlusion. Evidence for reflex activation of sympathetic nervous system during transmural myocardial ischemia in the dog","type":"article-journal","volume":"84"},"uris":["http://www.mendeley.com/documents/?uuid=aad2de37-a3a4-448c-bc24-52ac8d909db6"]}],"mendeley":{"formattedCitation":"(Anthony J Minisi &amp; Thames, 1991)","plainTextFormattedCitation":"(Anthony J Minisi &amp; Thames, 1991)","previouslyFormattedCitation":"(Anthony J Minisi &amp; Thames, 1991)"},"properties":{"noteIndex":0},"schema":"https://github.com/citation-style-language/schema/raw/master/csl-citation.json"}</w:instrText>
      </w:r>
      <w:r>
        <w:fldChar w:fldCharType="separate"/>
      </w:r>
      <w:r w:rsidRPr="00ED4769">
        <w:rPr>
          <w:noProof/>
        </w:rPr>
        <w:t>(Anthony J Minisi &amp; Thames, 1991)</w:t>
      </w:r>
      <w:r>
        <w:fldChar w:fldCharType="end"/>
      </w:r>
      <w:r>
        <w:t xml:space="preserve">. Left ventricular wall has asymmetric </w:t>
      </w:r>
      <w:proofErr w:type="spellStart"/>
      <w:r>
        <w:t>sympathovagal</w:t>
      </w:r>
      <w:proofErr w:type="spellEnd"/>
      <w:r>
        <w:t xml:space="preserve"> innervation: vagal afferent preferentially distribute to inferior-posterior LV wall, sympathetic afferent are equally distributed (tested by inducing ischemia). </w:t>
      </w:r>
      <w:r>
        <w:fldChar w:fldCharType="begin" w:fldLock="1"/>
      </w:r>
      <w:r>
        <w:instrText>ADDIN CSL_CITATION {"citationItems":[{"id":"ITEM-1","itemData":{"ISSN":"0009-7322","PMID":"8419013","abstract":"BACKGROUND Stimulation of left ventricular (LV) receptors with sympathetic afferents generally results in reflex sympathoexcitatory responses. Stimulation of LV receptors with vagal afferents results in reflex sympathoinhibitory responses. Vagal afferents are known to be preferentially distributed to the inferoposterior (IP) wall of the LV. We tested the hypothesis that there is also a preferential distribution of LV sympathetic afferents. METHODS AND RESULTS We measured reflex responses to stimulation of sympathetic afferents located in the anterior and IP LV: We used myocardial ischemia and chemical stimuli to increase the activity of the sensory endings in 15 chloralose-anesthetized, mechanically ventilated dogs with sinoaortic denervation and vagotomy. Reflex responses were assessed by direct recordings of efferent renal sympathetic nerve activity (RSNA). In nine dogs, maximal RSNA changes elicited by transmural anterior myocardial ischemia (22.6 +/- 3.9% increase from baseline nerve traffic) were not significantly different from maximal RSNA changes observed during transmural IP ischemia (27.1 +/- 4.4%). Similar changes in mean arterial and left atrial pressures were noted during transmural anterior and IP ischemia. In eight dogs, maximal changes of RSNA elicited by epicardial or intracoronary bradykinin to the anterior LV were not significantly different from those observed during bradykinin to the IP LV (anterior epicardial bradykinin, 76.7 +/- 11.7%; IP epicardial bradykinin, 72.2 +/- 10.0%; anterior intracoronary bradykinin, 84.6 +/- 21.0%; IP intracoronary bradykinin, 88.8 +/- 17.3%). CONCLUSIONS We conclude that cardiac receptors with sympathetic afferents are distributed equally to the IP and anterior regions of the LV.","author":[{"dropping-particle":"","family":"Minisi","given":"A J","non-dropping-particle":"","parse-names":false,"suffix":""},{"dropping-particle":"","family":"Thames","given":"M D","non-dropping-particle":"","parse-names":false,"suffix":""}],"container-title":"Circulation","id":"ITEM-1","issue":"1","issued":{"date-parts":[["1993","1"]]},"page":"240-6","title":"Distribution of left ventricular sympathetic afferents demonstrated by reflex responses to transmural myocardial ischemia and to intracoronary and epicardial bradykinin.","type":"article-journal","volume":"87"},"uris":["http://www.mendeley.com/documents/?uuid=5113097e-f8e1-37ba-aefa-f01f79a422b0"]}],"mendeley":{"formattedCitation":"(A J Minisi &amp; Thames, 1993)","plainTextFormattedCitation":"(A J Minisi &amp; Thames, 1993)","previouslyFormattedCitation":"(A J Minisi &amp; Thames, 1993)"},"properties":{"noteIndex":0},"schema":"https://github.com/citation-style-language/schema/raw/master/csl-citation.json"}</w:instrText>
      </w:r>
      <w:r>
        <w:fldChar w:fldCharType="separate"/>
      </w:r>
      <w:r w:rsidRPr="00ED4769">
        <w:rPr>
          <w:noProof/>
        </w:rPr>
        <w:t>(A J Minisi &amp; Thames, 1993)</w:t>
      </w:r>
      <w:r>
        <w:fldChar w:fldCharType="end"/>
      </w:r>
    </w:p>
    <w:p w14:paraId="5E1233F5" w14:textId="0301E5DB" w:rsidR="00957356" w:rsidRDefault="00957356" w:rsidP="00957356">
      <w:pPr>
        <w:pStyle w:val="ListParagraph"/>
        <w:widowControl w:val="0"/>
        <w:numPr>
          <w:ilvl w:val="1"/>
          <w:numId w:val="10"/>
        </w:numPr>
        <w:autoSpaceDE w:val="0"/>
        <w:autoSpaceDN w:val="0"/>
        <w:adjustRightInd w:val="0"/>
      </w:pPr>
      <w:r>
        <w:lastRenderedPageBreak/>
        <w:t xml:space="preserve">Ischemia leads to IC neuronal remodeling, with immediate/persistent increase in NOS-neurons, with hypersensitivity to NE stimuli (increase GP excitability, augmented post-MI). </w:t>
      </w:r>
      <w:r>
        <w:fldChar w:fldCharType="begin" w:fldLock="1"/>
      </w:r>
      <w:r w:rsidR="00A84F15">
        <w:instrText>ADDIN CSL_CITATION {"citationItems":[{"id":"ITEM-1","itemData":{"DOI":"10.1016/j.autneu.2013.10.008","ISSN":"15660702","abstract":"Myocardial infarction (MI) is associated with remodeling of the heart and neurohumoral control systems. The objective of this study was to define time-dependent changes in intrinsic cardiac (IC) neuronal excitability, synaptic efficacy, and neurochemical modulation following MI. MI was produced in guinea pigs by ligation of the coronary artery and associated vein on the dorsal surface of the heart. Animals were recovered for 4, 7, 14, or 50. days. Intracellular voltage recordings were obtained in whole mounts of the cardiac neuronal plexus to determine passive and active neuronal properties of IC neurons. Immunohistochemical analysis demonstrated an immediate and persistent increase in the percentage of IC neurons immunoreactive for neuronal nitric oxide synthase. Examination of individual neuronal properties demonstrated that afterhyperpolarizing potentials were significantly decreased in both amplitude and time course of recovery at 7. days post-MI. These parameters returned to control values by 50. days post-MI. Synaptic efficacy, as determined by the stimulation of axonal inputs, was enhanced at 7. days post-MI only. Neuronal excitability in absence of agonist challenge was unchanged following MI. Norepinephrine increased IC excitability to intracellular current injections, a response that was augmented post-MI. Angiotensin II potentiation of norepinephrine and bethanechol-induced excitability, evident in controls, was abolished post-MI. This study demonstrates that MI induces both persistent and transient changes in IC neuronal functions immediately following injury. Alterations in the IC neuronal network, which persist for weeks after the initial insult, may lead to alterations in autonomic signaling and cardiac control. © 2013 Elsevier B.V.","author":[{"dropping-particle":"","family":"Hardwick","given":"Jean C","non-dropping-particle":"","parse-names":false,"suffix":""},{"dropping-particle":"","family":"Ryan","given":"Shannon E","non-dropping-particle":"","parse-names":false,"suffix":""},{"dropping-particle":"","family":"Beaumont","given":"Eric","non-dropping-particle":"","parse-names":false,"suffix":""},{"dropping-particle":"","family":"Ardell","given":"Jeffrey L","non-dropping-particle":"","parse-names":false,"suffix":""},{"dropping-particle":"","family":"Southerland","given":"E Marie","non-dropping-particle":"","parse-names":false,"suffix":""}],"container-title":"Autonomic Neuroscience: Basic and Clinical","id":"ITEM-1","issue":"1","issued":{"date-parts":[["2014"]]},"page":"4-12","title":"Dynamic remodeling of the guinea pig intrinsic cardiac plexus induced by chronic myocardial infarction","type":"article-journal","volume":"181"},"uris":["http://www.mendeley.com/documents/?uuid=08cef822-3846-3adf-b765-4fdf340df181"]}],"mendeley":{"formattedCitation":"(Hardwick et al., 2014)","plainTextFormattedCitation":"(Hardwick et al., 2014)","previouslyFormattedCitation":"(Hardwick et al., 2014)"},"properties":{"noteIndex":0},"schema":"https://github.com/citation-style-language/schema/raw/master/csl-citation.json"}</w:instrText>
      </w:r>
      <w:r>
        <w:fldChar w:fldCharType="separate"/>
      </w:r>
      <w:r w:rsidR="00B85DFE" w:rsidRPr="00B85DFE">
        <w:rPr>
          <w:noProof/>
        </w:rPr>
        <w:t>(Hardwick et al., 2014)</w:t>
      </w:r>
      <w:r>
        <w:fldChar w:fldCharType="end"/>
      </w:r>
    </w:p>
    <w:p w14:paraId="60FD2317" w14:textId="4FA7222D" w:rsidR="00957356" w:rsidRDefault="00957356" w:rsidP="00740CD6">
      <w:pPr>
        <w:pStyle w:val="ListParagraph"/>
        <w:widowControl w:val="0"/>
        <w:numPr>
          <w:ilvl w:val="1"/>
          <w:numId w:val="10"/>
        </w:numPr>
        <w:autoSpaceDE w:val="0"/>
        <w:autoSpaceDN w:val="0"/>
        <w:adjustRightInd w:val="0"/>
      </w:pPr>
      <w:r>
        <w:t xml:space="preserve">Response to ischemia can be denervation vs. hyperinnervation, leads to heterogenous sympathetic fibers (increased arrhythmogenesis). </w:t>
      </w:r>
      <w:r>
        <w:fldChar w:fldCharType="begin" w:fldLock="1"/>
      </w:r>
      <w:r>
        <w:instrText>ADDIN CSL_CITATION {"citationItems":[{"id":"ITEM-1","itemData":{"DOI":"10.1016/j.ccep.2017.08.002","ISBN":"9780323552684","ISSN":"18779190","PMID":"29173409","abstract":"Neural remodeling in the autonomic nervous system contributes to sudden cardiac death. The fabric of cardiac excitability and propagation is controlled by autonomic innervation. Heart disease predisposes to malignant ventricular arrhythmias by causing neural remodeling at the level of the myocardium, the intrinsic cardiac ganglia, extracardiac intrathoracic sympathetic ganglia, extrathoracic ganglia, spinal cord, and the brainstem, as well as the higher centers and the cortex. Therapeutic strategies at each of these levels aim to restore the balance between the sympathetic and parasympathetic branches. Understanding this complex neural network will provide important therapeutic insights into the treatment of sudden cardiac death.","author":[{"dropping-particle":"","family":"Huang","given":"William A.","non-dropping-particle":"","parse-names":false,"suffix":""},{"dropping-particle":"","family":"Boyle","given":"Noel G.","non-dropping-particle":"","parse-names":false,"suffix":""},{"dropping-particle":"","family":"Vaseghi","given":"Marmar","non-dropping-particle":"","parse-names":false,"suffix":""}],"container-title":"Cardiac Electrophysiology Clinics","id":"ITEM-1","issue":"4","issued":{"date-parts":[["2017"]]},"page":"665-679","title":"Cardiac Innervation and the Autonomic Nervous System in Sudden Cardiac Death","type":"article","volume":"9"},"uris":["http://www.mendeley.com/documents/?uuid=1ec3e986-bc11-42e2-bf81-7716bc43ff3d"]}],"mendeley":{"formattedCitation":"(Huang, Boyle, &amp; Vaseghi, 2017)","plainTextFormattedCitation":"(Huang, Boyle, &amp; Vaseghi, 2017)","previouslyFormattedCitation":"(Huang, Boyle, &amp; Vaseghi, 2017)"},"properties":{"noteIndex":0},"schema":"https://github.com/citation-style-language/schema/raw/master/csl-citation.json"}</w:instrText>
      </w:r>
      <w:r>
        <w:fldChar w:fldCharType="separate"/>
      </w:r>
      <w:r w:rsidRPr="00A42EBD">
        <w:rPr>
          <w:noProof/>
        </w:rPr>
        <w:t>(Huang, Boyle, &amp; Vaseghi, 2017)</w:t>
      </w:r>
      <w:r>
        <w:fldChar w:fldCharType="end"/>
      </w:r>
      <w:r>
        <w:t xml:space="preserve"> Nerve sprouting theory: increased sympathetic neurons lead to increased VT/VF in ischemia (induced by nerve growth factor in LSG), and in chronic myocardial ischemia, higher amount of LSG sympathetic nerve sprouting occurs. </w:t>
      </w:r>
      <w:r>
        <w:fldChar w:fldCharType="begin" w:fldLock="1"/>
      </w:r>
      <w:r w:rsidR="00B85DFE">
        <w:instrText>ADDIN CSL_CITATION {"citationItems":[{"id":"ITEM-1","itemData":{"DOI":"10.1161/01.RES.86.7.816","ISSN":"0009-7330","PMID":"10764417","abstract":"The factors that contribute to the occurrence of sudden cardiac death (SCD) in patients with chronic myocardial infarction (MI) are not entirely clear. The present study tests the hypothesis that augmented sympathetic nerve regeneration (nerve sprouting) increases the probability of ventricular tachycardia (VT), ventricular fibrillation (VF), and SCD in chronic MI. In dogs with MI and complete atrioventricular (AV) block, we induced cardiac sympathetic nerve sprouting by infusing nerve growth factor (NGF) to the left stellate ganglion (experimental group, n=9). Another 6 dogs with MI and complete AV block but without NGF infusion served as controls (n=6). Immunocytochemical staining revealed a greater magnitude of sympathetic nerve sprouting in the experimental group than in the control group. After MI, all dogs showed spontaneous VT that persisted for 5.8+/-2.0 days (phase 1 VT). Spontaneous VT reappeared 13.1+/-6.0 days after surgery (phase 2 VT). The frequency of phase 2 VT was 10-fold higher in the experimental group (2.0+/-2.0/d) than in the control group (0.2+/-0.2/d, P&lt;0.05). Four dogs in the experimental group but none in the control group died suddenly of spontaneous VF. We conclude that MI results in sympathetic nerve sprouting. NGF infusion to the left stellate ganglion in dogs with chronic MI and AV block augments sympathetic nerve sprouting and creates a high-yield model of spontaneous VT, VF, and SCD. The magnitude of sympathetic nerve sprouting may be an important determinant of SCD in chronic MI.","author":[{"dropping-particle":"","family":"Cao","given":"Ji-Min","non-dropping-particle":"","parse-names":false,"suffix":""},{"dropping-particle":"","family":"Chen","given":"Lan S","non-dropping-particle":"","parse-names":false,"suffix":""},{"dropping-particle":"","family":"KenKnight","given":"Bruce H","non-dropping-particle":"","parse-names":false,"suffix":""},{"dropping-particle":"","family":"Ohara","given":"Toshihiko","non-dropping-particle":"","parse-names":false,"suffix":""},{"dropping-particle":"","family":"Lee","given":"Moon-Hyoung","non-dropping-particle":"","parse-names":false,"suffix":""},{"dropping-particle":"","family":"Tsai","given":"Jerome","non-dropping-particle":"","parse-names":false,"suffix":""},{"dropping-particle":"","family":"Lai","given":"William W","non-dropping-particle":"","parse-names":false,"suffix":""},{"dropping-particle":"","family":"Karagueuzian","given":"Hrayr S","non-dropping-particle":"","parse-names":false,"suffix":""},{"dropping-particle":"","family":"Wolf","given":"Paul L","non-dropping-particle":"","parse-names":false,"suffix":""},{"dropping-particle":"","family":"Fishbein","given":"Michael C","non-dropping-particle":"","parse-names":false,"suffix":""},{"dropping-particle":"","family":"Chen","given":"Peng-Sheng","non-dropping-particle":"","parse-names":false,"suffix":""}],"container-title":"Circulation Research","id":"ITEM-1","issue":"7","issued":{"date-parts":[["2000","4","14"]]},"page":"816-821","title":"Nerve Sprouting and Sudden Cardiac Death","type":"article-journal","volume":"86"},"uris":["http://www.mendeley.com/documents/?uuid=3bea9807-0c7a-3431-8366-bf85332257a7"]},{"id":"ITEM-2","itemData":{"DOI":"10.1016/S0008-6363(00)00308-4","ISSN":"00086363","PMID":"11334845","abstract":"The purpose of this article is to review the nerve sprouting hypothesis of sudden cardiac death. It is known that sympathetic stimulation is important in the generation of sudden cardiac death. For example, there is a diurnal variation of sudden death rate in patients with myocardial infarction. Beta blockers, or drugs with beta blocking effects, are known to prevent sudden cardiac death. It was unclear if the cardiac nerves in the heart play only a passive role in the mechanisms of sudden death. To determine if nerve sprouting and neural remodeling occur after myocardial infarction, we performed immunocytochemical studies of cardiac nerves in explanted native hearts of transplant recipients. We found that there was a positive correlation between nerve density and a clinical history of ventricular arrhythmia. Encouraged by these results, we performed a study in dogs to determine whether or not nerve growth factor (NGF) infusion to the left stellate ganglion can facilitate the development of ventricular tachycardia (VT), ventricular fibrillation (VF), and sudden cardiac death (SCD). The results showed that augmented myocardial sympathetic nerve sprouting through NGF infusion plus atrioventricular (AV) block and MI result in a 44% incidence (four of nine dogs) of SCD and a high incidence of VT in the chronic phase of MI. In contrast, none of the six dogs (with AV block and MI) without NGF infusion died suddenly or had frequent VT episodes. Based on these findings, we propose the nerve sprouting hypothesis of ventricular arrhythmia and SCD. The hypothesis states that MI results in nerve injury, followed by sympathetic nerve sprouting and regional (heterogeneous) myocardial hyperinnervation. The coupling between augmented sympathetic nerve sprouting with electrically remodeled myocardium results in VT, VF and SCD. Modification of nerve sprouting after MI may provide a novel opportunity for arrhythmia control. © 2001 Elsevier Science B.V.","author":[{"dropping-particle":"","family":"Chen","given":"Peng Sheng","non-dropping-particle":"","parse-names":false,"suffix":""},{"dropping-particle":"","family":"Chen","given":"Lan S","non-dropping-particle":"","parse-names":false,"suffix":""},{"dropping-particle":"","family":"Cao","given":"Ji Min","non-dropping-particle":"","parse-names":false,"suffix":""},{"dropping-particle":"","family":"Sharifi","given":"Behrooz","non-dropping-particle":"","parse-names":false,"suffix":""},{"dropping-particle":"","family":"Karagueuzian","given":"Hrayr S","non-dropping-particle":"","parse-names":false,"suffix":""},{"dropping-particle":"","family":"Fishbein","given":"Michael C","non-dropping-particle":"","parse-names":false,"suffix":""}],"container-title":"Cardiovascular Research","id":"ITEM-2","issue":"2","issued":{"date-parts":[["2001","5"]]},"page":"409-416","title":"Sympathetic nerve sprouting, electrical remodeling and the mechanisms of sudden cardiac death","type":"article-journal","volume":"50"},"uris":["http://www.mendeley.com/documents/?uuid=a8706917-e6b6-383c-9bf5-b06c746f846f"]}],"mendeley":{"formattedCitation":"(Cao et al., 2000; Chen et al., 2001)","plainTextFormattedCitation":"(Cao et al., 2000; Chen et al., 2001)","previouslyFormattedCitation":"(Cao et al., 2000; Chen et al., 2001)"},"properties":{"noteIndex":0},"schema":"https://github.com/citation-style-language/schema/raw/master/csl-citation.json"}</w:instrText>
      </w:r>
      <w:r>
        <w:fldChar w:fldCharType="separate"/>
      </w:r>
      <w:r w:rsidRPr="005710EB">
        <w:rPr>
          <w:noProof/>
        </w:rPr>
        <w:t>(Cao et al., 2000; Chen et al., 2001)</w:t>
      </w:r>
      <w:r>
        <w:fldChar w:fldCharType="end"/>
      </w:r>
    </w:p>
    <w:p w14:paraId="425ECFC9" w14:textId="5A908C23" w:rsidR="0036070B" w:rsidRDefault="0036070B" w:rsidP="0036070B">
      <w:pPr>
        <w:pStyle w:val="ListParagraph"/>
        <w:widowControl w:val="0"/>
        <w:numPr>
          <w:ilvl w:val="0"/>
          <w:numId w:val="10"/>
        </w:numPr>
        <w:autoSpaceDE w:val="0"/>
        <w:autoSpaceDN w:val="0"/>
        <w:adjustRightInd w:val="0"/>
      </w:pPr>
      <w:r>
        <w:t>Stellate block</w:t>
      </w:r>
    </w:p>
    <w:p w14:paraId="4D4E60D3" w14:textId="77777777" w:rsidR="0036070B" w:rsidRPr="00107F20" w:rsidRDefault="0036070B" w:rsidP="0036070B">
      <w:pPr>
        <w:pStyle w:val="ListParagraph"/>
        <w:numPr>
          <w:ilvl w:val="1"/>
          <w:numId w:val="10"/>
        </w:numPr>
      </w:pPr>
      <w:r>
        <w:t xml:space="preserve">After stellate/spinal block, anesthesia-induced hypotension won’t correct for low-pressure baroreceptor stimuli (vagal afferent), leaving unopposed vagal tone. </w:t>
      </w:r>
      <w:r>
        <w:fldChar w:fldCharType="begin" w:fldLock="1"/>
      </w:r>
      <w:r>
        <w:instrText>ADDIN CSL_CITATION {"citationItems":[{"id":"ITEM-1","itemData":{"DOI":"10.1213/ane.0b013e3182312e21","ISSN":"0003-2999","PMID":"21965361","abstract":"Francis A. Bainbridge demonstrated in 1915 that an infusion of saline or blood into the jugular vein of the anesthetized dog produced tachycardia. His findings after transection of the cardiac autonomic nerve supply and injection of the cholinergic blocking drug atropine demonstrated that the tachycardia was reflex in origin, with the vagus nerves constituting the afferent limb and a withdrawal of vagal tone the primary efferent limb. Subsequent investigators demonstrated that the increase in venous return was detected by stretch receptors in the right and left atria. In the 1980s, it was shown convincingly that the Bainbridge reflex was present in primates, including humans, but that the reflex was much less prominent than in the dog. This difference may be due to a more dominant arterial baroreceptor reflex in humans. A \"reverse\" Bainbridge reflex has been proposed to explain the decreases in heart rate observed under conditions in which venous return is reduced, such as during spinal and epidural anesthesia, controlled hypotension, and severe hemorrhage. The Bainbridge reflex is invoked throughout the anesthesia literature to describe the effect of changes in venous return on heart rate in patients in the surgical and critical care settings, but a critical analysis of the experimental and clinical evidence is lacking. Our main objectives in this review are to summarize the history of the Bainbridge reflex, to describe its anatomy and physiology, and to discuss the evidence for and against it having an influence on heart rate changes observed clinically. The interaction of the Bainbridge reflex with the arterial baroreceptor and Bezold-Jarisch reflexes is discussed.","author":[{"dropping-particle":"","family":"Crystal","given":"George J.","non-dropping-particle":"","parse-names":false,"suffix":""},{"dropping-particle":"","family":"Salem","given":"M. Ramez","non-dropping-particle":"","parse-names":false,"suffix":""}],"container-title":"Anesthesia &amp; Analgesia","id":"ITEM-1","issue":"3","issued":{"date-parts":[["2012","3"]]},"page":"520-532","title":"The Bainbridge and the “Reverse” Bainbridge Reflexes","type":"article-journal","volume":"114"},"uris":["http://www.mendeley.com/documents/?uuid=227b9771-6c3f-3ee6-a370-ea7d765a3c22"]}],"mendeley":{"formattedCitation":"(Crystal &amp; Salem, 2012)","plainTextFormattedCitation":"(Crystal &amp; Salem, 2012)","previouslyFormattedCitation":"(Crystal &amp; Salem, 2012)"},"properties":{"noteIndex":0},"schema":"https://github.com/citation-style-language/schema/raw/master/csl-citation.json"}</w:instrText>
      </w:r>
      <w:r>
        <w:fldChar w:fldCharType="separate"/>
      </w:r>
      <w:r w:rsidRPr="000610E6">
        <w:rPr>
          <w:noProof/>
        </w:rPr>
        <w:t>(Crystal &amp; Salem, 2012)</w:t>
      </w:r>
      <w:r>
        <w:fldChar w:fldCharType="end"/>
      </w:r>
    </w:p>
    <w:p w14:paraId="765D1226" w14:textId="38028D2B" w:rsidR="0036070B" w:rsidRDefault="0036070B" w:rsidP="0036070B">
      <w:pPr>
        <w:pStyle w:val="ListParagraph"/>
        <w:widowControl w:val="0"/>
        <w:numPr>
          <w:ilvl w:val="1"/>
          <w:numId w:val="10"/>
        </w:numPr>
        <w:autoSpaceDE w:val="0"/>
        <w:autoSpaceDN w:val="0"/>
        <w:adjustRightInd w:val="0"/>
      </w:pPr>
      <w:r>
        <w:t xml:space="preserve">Left versus right block (on healthy/controls) showed no change in EF. LSG block however led to increased LVEDP and LVESP compared to right. </w:t>
      </w:r>
      <w:r>
        <w:fldChar w:fldCharType="begin" w:fldLock="1"/>
      </w:r>
      <w:r w:rsidR="00C72753">
        <w:instrText>ADDIN CSL_CITATION {"citationItems":[{"id":"ITEM-1","itemData":{"ISSN":"0952-8180","PMID":"10960205","abstract":"STUDY OBJECTIVES To evaluate the effects of unilateral stellate ganglion blockade on left ventricular function. DESIGN Prospective cohort of patients with chronic regional pain syndrome type I and II of the upper extremity requiring therapeutic stellate ganglion blockade. SETTING University-affiliated hospital. PATIENTS Fifteen adult ASA physical status I and II patients with the diagnosis of chronic regional pain syndrome type I and II of the arm were studied. Right stellate ganglion block was performed in nine subjects and a left in six. INTERVENTIONS Stellate ganglion block was performed with 10 mL of 1% plain Xylocaine. Transthoracic echocardiograms were performed immediately prior and 30 min following the block. MEASUREMENTS Heart rate and blood pressure were monitored at regular intervals. Global systolic function was determined by calculating ejection fraction. Regional systolic motion was evaluated on the short axis and four-chamber views using the American Society of Echocardiography criteria. Diastolic function was assessed with pulsed-wave Doppler of the left ventricular outflow tract and the mitral valve. Data collected included isovolumic relaxation time and early and atrial velocity patterns. MAIN RESULTS A successful stellate ganglion block was achieved in all patients. Blood pressure and heart rate were not significantly different during data collection. Patients who underwent a right stellate ganglion block showed no significant differences in systolic or diastolic function. Following a left stellate ganglion block, global and regional systolic function remained unchanged. Isovolumic relaxation time was increased but did not reach statistical significance (80 +/- 13 ms to 88 +/- 9 ms; p = 0.09). Left ventricular end-diastolic (LVEDV) and end-systolic volumes (LVESV) were significantly increased (LVEDV from 73 +/- 9 mL to 100 +/- 9 mL, p &lt; 0.02; LVESV from 31 +/- 4 mL to 37 +/- 4 mL, p &lt; 0.03). CONCLUSIONS In patients without cardiovascular disease, unilateral denervation of the left ventricle after stellate ganglion block produces no clinical deleterious effects on left ventricular function.","author":[{"dropping-particle":"","family":"Lobato","given":"E B","non-dropping-particle":"","parse-names":false,"suffix":""},{"dropping-particle":"","family":"Kern","given":"K B","non-dropping-particle":"","parse-names":false,"suffix":""},{"dropping-particle":"","family":"Paige","given":"G B","non-dropping-particle":"","parse-names":false,"suffix":""},{"dropping-particle":"","family":"Brown","given":"M","non-dropping-particle":"","parse-names":false,"suffix":""},{"dropping-particle":"","family":"Sulek","given":"C A","non-dropping-particle":"","parse-names":false,"suffix":""}],"container-title":"Journal of clinical anesthesia","id":"ITEM-1","issue":"4","issued":{"date-parts":[["2000","6"]]},"page":"315-8","title":"Differential effects of right versus left stellate ganglion block on left ventricular function in humans: an echocardiographic analysis.","type":"article-journal","volume":"12"},"uris":["http://www.mendeley.com/documents/?uuid=a3d781df-fa89-3f27-b2d4-3c6f499c93c7"]}],"mendeley":{"formattedCitation":"(Lobato, Kern, Paige, Brown, &amp; Sulek, 2000)","plainTextFormattedCitation":"(Lobato, Kern, Paige, Brown, &amp; Sulek, 2000)","previouslyFormattedCitation":"(Lobato, Kern, Paige, Brown, &amp; Sulek, 2000)"},"properties":{"noteIndex":0},"schema":"https://github.com/citation-style-language/schema/raw/master/csl-citation.json"}</w:instrText>
      </w:r>
      <w:r>
        <w:fldChar w:fldCharType="separate"/>
      </w:r>
      <w:r w:rsidRPr="0036070B">
        <w:rPr>
          <w:noProof/>
        </w:rPr>
        <w:t>(Lobato, Kern, Paige, Brown, &amp; Sulek, 2000)</w:t>
      </w:r>
      <w:r>
        <w:fldChar w:fldCharType="end"/>
      </w:r>
    </w:p>
    <w:p w14:paraId="54EE6F2E" w14:textId="1106AC0E" w:rsidR="00B85DFE" w:rsidRDefault="00B85DFE" w:rsidP="00B85DFE">
      <w:pPr>
        <w:widowControl w:val="0"/>
        <w:autoSpaceDE w:val="0"/>
        <w:autoSpaceDN w:val="0"/>
        <w:adjustRightInd w:val="0"/>
      </w:pPr>
    </w:p>
    <w:p w14:paraId="48035EAA" w14:textId="35884EB6" w:rsidR="00B85DFE" w:rsidRDefault="00B85DFE" w:rsidP="00B85DFE">
      <w:pPr>
        <w:pStyle w:val="Heading2"/>
      </w:pPr>
      <w:r>
        <w:t>Evolution</w:t>
      </w:r>
    </w:p>
    <w:p w14:paraId="494074C2" w14:textId="48CC0BBF" w:rsidR="00B85DFE" w:rsidRDefault="00B85DFE" w:rsidP="00B85DFE"/>
    <w:p w14:paraId="426AF4CE" w14:textId="57C09418" w:rsidR="00B85DFE" w:rsidRDefault="00386F4A" w:rsidP="00386F4A">
      <w:pPr>
        <w:pStyle w:val="ListParagraph"/>
        <w:numPr>
          <w:ilvl w:val="0"/>
          <w:numId w:val="14"/>
        </w:numPr>
      </w:pPr>
      <w:r>
        <w:t>Overview</w:t>
      </w:r>
    </w:p>
    <w:p w14:paraId="48189F33" w14:textId="5CA5FF3E" w:rsidR="00B85DFE" w:rsidRDefault="00B85DFE" w:rsidP="00386F4A">
      <w:pPr>
        <w:pStyle w:val="ListParagraph"/>
        <w:numPr>
          <w:ilvl w:val="1"/>
          <w:numId w:val="14"/>
        </w:numPr>
      </w:pPr>
      <w:r>
        <w:t>Animal life consists of fundamental adjustment of organism to two types of conditions: external environment and internal environment</w:t>
      </w:r>
    </w:p>
    <w:p w14:paraId="4A7874CC" w14:textId="4B8067C4" w:rsidR="00B85DFE" w:rsidRDefault="00B85DFE" w:rsidP="00386F4A">
      <w:pPr>
        <w:pStyle w:val="ListParagraph"/>
        <w:numPr>
          <w:ilvl w:val="1"/>
          <w:numId w:val="14"/>
        </w:numPr>
      </w:pPr>
      <w:r>
        <w:t>Simple organisms have an undifferentiated responses where, as more complex life develops, the responses need to be more correlated, which led to development of a nervous system</w:t>
      </w:r>
      <w:r>
        <w:fldChar w:fldCharType="begin" w:fldLock="1"/>
      </w:r>
      <w:r w:rsidR="00A84F15">
        <w:instrText>ADDIN CSL_CITATION {"citationItems":[{"id":"ITEM-1","itemData":{"DOI":"10.1002/cne.900210302","ISSN":"0021-9967","author":[{"dropping-particle":"","family":"Kuntz","given":"Albert","non-dropping-particle":"","parse-names":false,"suffix":""}],"container-title":"The Journal of Comparative Neurology","id":"ITEM-1","issue":"3","issued":{"date-parts":[["1911","6","1"]]},"page":"215-236","publisher":"John Wiley &amp; Sons, Ltd","title":"The evolution of the sympathetic nervous system in vertebrates","type":"article-journal","volume":"21"},"uris":["http://www.mendeley.com/documents/?uuid=9a2d1368-a118-3f39-a933-d94bfd16273c"]}],"mendeley":{"formattedCitation":"(Kuntz, 1911)","plainTextFormattedCitation":"(Kuntz, 1911)","previouslyFormattedCitation":"(Kuntz, 1911)"},"properties":{"noteIndex":0},"schema":"https://github.com/citation-style-language/schema/raw/master/csl-citation.json"}</w:instrText>
      </w:r>
      <w:r>
        <w:fldChar w:fldCharType="separate"/>
      </w:r>
      <w:r w:rsidRPr="00B85DFE">
        <w:rPr>
          <w:noProof/>
        </w:rPr>
        <w:t>(Kuntz, 1911)</w:t>
      </w:r>
      <w:r>
        <w:fldChar w:fldCharType="end"/>
      </w:r>
    </w:p>
    <w:p w14:paraId="1D714456" w14:textId="3D7EB8F1" w:rsidR="00590177" w:rsidRDefault="00590177" w:rsidP="00386F4A">
      <w:pPr>
        <w:pStyle w:val="ListParagraph"/>
        <w:numPr>
          <w:ilvl w:val="2"/>
          <w:numId w:val="14"/>
        </w:numPr>
      </w:pPr>
      <w:r>
        <w:t>Due to complexity, a part of vertebrate nervous systems developed to manage internal environment (SNS)</w:t>
      </w:r>
    </w:p>
    <w:p w14:paraId="647E5B32" w14:textId="4E3849B9" w:rsidR="00590177" w:rsidRDefault="00590177" w:rsidP="00386F4A">
      <w:pPr>
        <w:pStyle w:val="ListParagraph"/>
        <w:numPr>
          <w:ilvl w:val="1"/>
          <w:numId w:val="14"/>
        </w:numPr>
      </w:pPr>
      <w:r>
        <w:t>The nervous system is fully derived from ectoderm</w:t>
      </w:r>
      <w:r w:rsidR="00386F4A">
        <w:t>, with SNS as a peripheral branch/offshoot</w:t>
      </w:r>
    </w:p>
    <w:p w14:paraId="60712109" w14:textId="2B70A403" w:rsidR="00386F4A" w:rsidRDefault="00386F4A" w:rsidP="00386F4A">
      <w:pPr>
        <w:pStyle w:val="ListParagraph"/>
        <w:numPr>
          <w:ilvl w:val="0"/>
          <w:numId w:val="14"/>
        </w:numPr>
      </w:pPr>
      <w:r>
        <w:t>Animals</w:t>
      </w:r>
    </w:p>
    <w:p w14:paraId="468F908E" w14:textId="77777777" w:rsidR="00386F4A" w:rsidRDefault="00386F4A" w:rsidP="00386F4A">
      <w:pPr>
        <w:pStyle w:val="ListParagraph"/>
        <w:numPr>
          <w:ilvl w:val="1"/>
          <w:numId w:val="14"/>
        </w:numPr>
      </w:pPr>
      <w:r>
        <w:t>Origins</w:t>
      </w:r>
    </w:p>
    <w:p w14:paraId="5C06AD8B" w14:textId="77777777" w:rsidR="00386F4A" w:rsidRDefault="00386F4A" w:rsidP="00386F4A">
      <w:pPr>
        <w:pStyle w:val="ListParagraph"/>
        <w:numPr>
          <w:ilvl w:val="2"/>
          <w:numId w:val="14"/>
        </w:numPr>
      </w:pPr>
      <w:r>
        <w:t xml:space="preserve">The first descriptions of a true SNS belong to cyclostomes, showing nerve-trunk branches and sympathetic ganglia that correspond with cranial nerves. </w:t>
      </w:r>
    </w:p>
    <w:p w14:paraId="1B50C49C" w14:textId="073C96C6" w:rsidR="00386F4A" w:rsidRDefault="00386F4A" w:rsidP="00386F4A">
      <w:pPr>
        <w:pStyle w:val="ListParagraph"/>
        <w:numPr>
          <w:ilvl w:val="2"/>
          <w:numId w:val="14"/>
        </w:numPr>
      </w:pPr>
      <w:r>
        <w:t xml:space="preserve">However, certain muscular organs have ability to continue their actions without SNS, such as heart of </w:t>
      </w:r>
      <w:proofErr w:type="spellStart"/>
      <w:r>
        <w:t>Salpa</w:t>
      </w:r>
      <w:proofErr w:type="spellEnd"/>
      <w:r>
        <w:t xml:space="preserve"> and hearts of chicks (which beat for considerable time) before being invaded by nervous elements</w:t>
      </w:r>
    </w:p>
    <w:p w14:paraId="3A70E546" w14:textId="2E36EF02" w:rsidR="00386F4A" w:rsidRDefault="00386F4A" w:rsidP="00386F4A">
      <w:pPr>
        <w:pStyle w:val="ListParagraph"/>
        <w:numPr>
          <w:ilvl w:val="2"/>
          <w:numId w:val="14"/>
        </w:numPr>
      </w:pPr>
      <w:r>
        <w:t>Likely, the vagi originated first and the SNS afterwards in higher vertebrate species (thus, the sympathetic trunks are the second stage in evolution of SNS, after the vagi)</w:t>
      </w:r>
    </w:p>
    <w:p w14:paraId="0C7BED5B" w14:textId="5BF09B09" w:rsidR="00A84F15" w:rsidRDefault="00A84F15" w:rsidP="00A84F15">
      <w:pPr>
        <w:pStyle w:val="ListParagraph"/>
        <w:numPr>
          <w:ilvl w:val="0"/>
          <w:numId w:val="14"/>
        </w:numPr>
      </w:pPr>
      <w:r>
        <w:t>Humans</w:t>
      </w:r>
    </w:p>
    <w:p w14:paraId="387896F0" w14:textId="75B9D96A" w:rsidR="00A84F15" w:rsidRDefault="00BF55AF" w:rsidP="00A84F15">
      <w:pPr>
        <w:pStyle w:val="ListParagraph"/>
        <w:numPr>
          <w:ilvl w:val="1"/>
          <w:numId w:val="14"/>
        </w:numPr>
      </w:pPr>
      <w:r>
        <w:t xml:space="preserve">Historically, the body was divided into two systems: an “animal” (autonomic) and an “organic” (somatic) system. </w:t>
      </w:r>
      <w:r w:rsidR="00A84F15">
        <w:t>Galen first observed t</w:t>
      </w:r>
      <w:r>
        <w:t xml:space="preserve">he </w:t>
      </w:r>
      <w:proofErr w:type="spellStart"/>
      <w:r>
        <w:t>vagus</w:t>
      </w:r>
      <w:proofErr w:type="spellEnd"/>
      <w:r>
        <w:t xml:space="preserve"> entering the chest and abdomen, and depicted sympathetic trunks crossing the ribs and connecting with the spinal cord. He hypothesized that the nerves acted as “pipes” that let the “animal spirt” pass to the organs through the act called “sympathy”. </w:t>
      </w:r>
      <w:r>
        <w:fldChar w:fldCharType="begin" w:fldLock="1"/>
      </w:r>
      <w:r w:rsidR="00534882">
        <w:instrText>ADDIN CSL_CITATION {"citationItems":[{"id":"ITEM-1","itemData":{"DOI":"10.1017/S002572730004802X","ISSN":"0025-7273","PMID":"3287061","author":[{"dropping-particle":"","family":"Clarke","given":"Edwin","non-dropping-particle":"","parse-names":false,"suffix":""},{"dropping-particle":"","family":"Jacyna","given":"L. S.","non-dropping-particle":"","parse-names":false,"suffix":""}],"container-title":"Medical History","id":"ITEM-1","issue":"2","issued":{"date-parts":[["1988","4","16"]]},"page":"211-213","publisher":"University of California Press","title":"Nineteenth-century origins of neuroscientific concepts","type":"article-journal","volume":"32"},"uris":["http://www.mendeley.com/documents/?uuid=4b053170-0477-38b8-811e-ef9108bb9fcd"]}],"mendeley":{"formattedCitation":"(Clarke &amp; Jacyna, 1988)","plainTextFormattedCitation":"(Clarke &amp; Jacyna, 1988)","previouslyFormattedCitation":"(Clarke &amp; Jacyna, 1988)"},"properties":{"noteIndex":0},"schema":"https://github.com/citation-style-language/schema/raw/master/csl-citation.json"}</w:instrText>
      </w:r>
      <w:r>
        <w:fldChar w:fldCharType="separate"/>
      </w:r>
      <w:r w:rsidRPr="00BF55AF">
        <w:rPr>
          <w:noProof/>
        </w:rPr>
        <w:t>(Clarke &amp; Jacyna, 1988)</w:t>
      </w:r>
      <w:r>
        <w:fldChar w:fldCharType="end"/>
      </w:r>
      <w:r w:rsidR="002C5232">
        <w:t>.</w:t>
      </w:r>
    </w:p>
    <w:p w14:paraId="3D9579CB" w14:textId="59708825" w:rsidR="002C5232" w:rsidRDefault="002C5232" w:rsidP="00A84F15">
      <w:pPr>
        <w:pStyle w:val="ListParagraph"/>
        <w:numPr>
          <w:ilvl w:val="1"/>
          <w:numId w:val="14"/>
        </w:numPr>
      </w:pPr>
      <w:r>
        <w:t>Langley</w:t>
      </w:r>
      <w:r w:rsidR="00534882">
        <w:t xml:space="preserve"> proposed the term “autonomic” in 1898, after proving that there was a sympathetic and parasympathetic system that had opposed actions. </w:t>
      </w:r>
      <w:r w:rsidR="00534882">
        <w:fldChar w:fldCharType="begin" w:fldLock="1"/>
      </w:r>
      <w:r w:rsidR="00946A0A">
        <w:instrText>ADDIN CSL_CITATION {"citationItems":[{"id":"ITEM-1","itemData":{"DOI":"10.1007/s00381-016-3247-3","ISBN":"32:23092315","ISSN":"14330350","abstract":"Introduction: The history of the study of the autonomic nervous system is rich. At the beginning of the nineteenth century, scientists were beginning to more firmly grasp the reality of this part of the human nervous system. Conclusions: The evolution of our understanding of the autonomic nervous system has a rich history. Our current understanding is based on centuries of research and trial and error.","author":[{"dropping-particle":"","family":"Oakes","given":"Peter C","non-dropping-particle":"","parse-names":false,"suffix":""},{"dropping-particle":"","family":"Fisahn","given":"Christian","non-dropping-particle":"","parse-names":false,"suffix":""},{"dropping-particle":"","family":"Iwanaga","given":"Joe","non-dropping-particle":"","parse-names":false,"suffix":""},{"dropping-particle":"","family":"DiLorenzo","given":"Daniel","non-dropping-particle":"","parse-names":false,"suffix":""},{"dropping-particle":"","family":"Oskouian","given":"Rod J","non-dropping-particle":"","parse-names":false,"suffix":""},{"dropping-particle":"","family":"Tubbs","given":"R. Shane","non-dropping-particle":"","parse-names":false,"suffix":""}],"container-title":"Child's Nervous System","id":"ITEM-1","issue":"12","issued":{"date-parts":[["2016"]]},"page":"2309-2315","title":"A history of the autonomic nervous system: part II: from Reil to the modern era","type":"article","volume":"32"},"uris":["http://www.mendeley.com/documents/?uuid=dd31ba97-028c-323f-9a38-696b11951502"]}],"mendeley":{"formattedCitation":"(Oakes et al., 2016)","plainTextFormattedCitation":"(Oakes et al., 2016)","previouslyFormattedCitation":"(Oakes et al., 2016)"},"properties":{"noteIndex":0},"schema":"https://github.com/citation-style-language/schema/raw/master/csl-citation.json"}</w:instrText>
      </w:r>
      <w:r w:rsidR="00534882">
        <w:fldChar w:fldCharType="separate"/>
      </w:r>
      <w:r w:rsidR="00534882" w:rsidRPr="00534882">
        <w:rPr>
          <w:noProof/>
        </w:rPr>
        <w:t>(Oakes et al., 2016)</w:t>
      </w:r>
      <w:r w:rsidR="00534882">
        <w:fldChar w:fldCharType="end"/>
      </w:r>
    </w:p>
    <w:p w14:paraId="1F0599C9" w14:textId="71BFF4FF" w:rsidR="00386F4A" w:rsidRDefault="00A84F15" w:rsidP="00A84F15">
      <w:pPr>
        <w:pStyle w:val="ListParagraph"/>
        <w:numPr>
          <w:ilvl w:val="0"/>
          <w:numId w:val="14"/>
        </w:numPr>
      </w:pPr>
      <w:r>
        <w:t>Functional purpose</w:t>
      </w:r>
    </w:p>
    <w:p w14:paraId="6C26D49E" w14:textId="55A75E71" w:rsidR="00A84F15" w:rsidRDefault="00A84F15" w:rsidP="00A84F15">
      <w:pPr>
        <w:pStyle w:val="ListParagraph"/>
        <w:numPr>
          <w:ilvl w:val="1"/>
          <w:numId w:val="14"/>
        </w:numPr>
      </w:pPr>
      <w:r>
        <w:t xml:space="preserve">In sheltered confines of a laboratory, given all other external variables being controlled (food, water, temperature), mammals do not require an intact SNS </w:t>
      </w:r>
      <w:r>
        <w:fldChar w:fldCharType="begin" w:fldLock="1"/>
      </w:r>
      <w:r>
        <w:instrText>ADDIN CSL_CITATION {"citationItems":[{"id":"ITEM-1","itemData":{"DOI":"10.1152/ajplegacy.1931.97.4.592","ISSN":"0002-9513","abstract":"The close dependence of vascular tone on sympathetic impulses as shown by more or less persistent vasodilatation when the sympathetic nerves to arterioles are cut, the importance of vascular tone for the proper distribution of blood in the body, and the recent increase in the application of surgery to the sympathetic system render important an enquiry into the effect of sympathectomy on blood pressure. The work of W. B. Cannon, Lewis and Britton (1927) proved that animals can survive total abolition of sympathetic activity in the body. It was clear, therefore, that a study could be made of the effects on blood pressure of extirpating not only parts of the sympathetic system but the whole system as a distributor of tonic impulses to blood vessels. METHOD. For the present study dogs between 11 kgm. and 13 kgm. in weight were used. They were found large enough to allow accurate readings of the blood pressure and small enough to make operating possible. They were trained to lie quietly on a table during the blood-pressure de-terminations. A typical rubber cuff, reduced in width to about 8 cm., was used, and the pressure was measured by means of a mercury manometer. The cuff was applied to the leg below the knee; a small diaphragm stethoscope , or palpation, or both, were used to determine the disappearance and reappearance of the pulse. The artery (dorsalis pedis) on the anterior surface of the foot served for the observations. By this method it was possible to get reasonably consistent results in repeated observations within a brief period under similar conditions. Care was taken to place the cuff as nearly as possible in the same position in successive readings. The heart rate was recorded with the blood pressure. With one exception the parts of the sympathetic system were removed in the same order. The first step was the removal of both abdominal chains from the diaphragm to the sacrum and the severance of the right splanch-nits at the diaphragm. The second was the removal of the right thoracic chain from the stellate ganglion to the diaphragm through which were pulled the remnants of the splanchnics. The final operation involved the removal of the left thoracic chain from the stellate ganglion to the dia-592","author":[{"dropping-particle":"","family":"Cannon","given":"Bradford","non-dropping-particle":"","parse-names":false,"suffix":""}],"container-title":"American Journal of Physiology-Legacy Content","id":"ITEM-1","issue":"4","issued":{"date-parts":[["1931","7","1"]]},"page":"592-596","title":"THE EFFECTS OF PROGRESSIVE SYMPATHECTOMY ON BLOOD PRESSURE","type":"article-journal","volume":"97"},"uris":["http://www.mendeley.com/documents/?uuid=f72f5dc8-2de0-31d8-8617-24a790e4b6b6"]}],"mendeley":{"formattedCitation":"(Cannon, 1931)","plainTextFormattedCitation":"(Cannon, 1931)","previouslyFormattedCitation":"(Cannon, 1931)"},"properties":{"noteIndex":0},"schema":"https://github.com/citation-style-language/schema/raw/master/csl-citation.json"}</w:instrText>
      </w:r>
      <w:r>
        <w:fldChar w:fldCharType="separate"/>
      </w:r>
      <w:r w:rsidRPr="00A84F15">
        <w:rPr>
          <w:noProof/>
        </w:rPr>
        <w:t>(Cannon, 1931)</w:t>
      </w:r>
      <w:r>
        <w:fldChar w:fldCharType="end"/>
      </w:r>
    </w:p>
    <w:p w14:paraId="3D230E35" w14:textId="6380581E" w:rsidR="00A84F15" w:rsidRDefault="00A84F15" w:rsidP="00A84F15">
      <w:pPr>
        <w:pStyle w:val="ListParagraph"/>
        <w:numPr>
          <w:ilvl w:val="1"/>
          <w:numId w:val="14"/>
        </w:numPr>
      </w:pPr>
      <w:r>
        <w:t xml:space="preserve">The SNS responds to several external factors/stressors very intensely: cold exposure and hypothermia, hemorrhage, exercise and exhaustion, immobilization (other systems, like HPA and RAAS work alongside it) </w:t>
      </w:r>
      <w:r>
        <w:fldChar w:fldCharType="begin" w:fldLock="1"/>
      </w:r>
      <w:r w:rsidR="00BF55AF">
        <w:instrText>ADDIN CSL_CITATION {"citationItems":[{"id":"ITEM-1","itemData":{"DOI":"10.1080/10253890701288935","ISSN":"10253890","abstract":"This essay describes the evolution of stress as a medical scientific idea. Claude Bernard, Walter B. Cannon and Hans Selye provided key founding concepts for the current view. Bernard introduced the idea of the internal environment bathing cells - the milieu intérieur - maintained by continual compensatory changes of bodily functions. Cannon coined the word, \"homeostasis,\" referring to a set of acceptable ranges of values for internal variables. Cannon taught that threats to homeostasis evoke activation of the sympathoadrenal system as a functional unit. Selye defined stress as a state characterized by a uniform response pattern, regardless of the particular stressor, that could lead to long-term pathologic changes. \" Allostasis\" was introduced as a concept in recognition that there is no single ideal set of steady-state conditions in life; instead, setpoints and other response criteria change continuously. Stress is now viewed neither as a perturbation nor a stereotyped response pattern but as a condition characterized by a perceived discrepancy between information about a monitored variable and criteria for eliciting patterned effector responses. Different stressors elicit different patterns of activation of the sympathetic nervous, adrenomedullary hormonal, hypothalamic-pituitary-adrenocortical and other effectors, closing negative feedback loops. This systems concept of stress yields predictions that observation or experimentation can test and that are applicable to normal physiology and to a variety of acute and chronic disorders. © 2007 Informa UK Ltd.","author":[{"dropping-particle":"","family":"Goldstein","given":"David S.","non-dropping-particle":"","parse-names":false,"suffix":""},{"dropping-particle":"","family":"Kopin","given":"Irwin J.","non-dropping-particle":"","parse-names":false,"suffix":""}],"container-title":"Stress","id":"ITEM-1","issue":"2","issued":{"date-parts":[["2007","1","7"]]},"page":"109-120","publisher":"Taylor &amp; Francis","title":"Evolution of concepts of stress","type":"article","volume":"10"},"uris":["http://www.mendeley.com/documents/?uuid=100bf20c-7e6c-35f0-89b4-18ad91246f09"]}],"mendeley":{"formattedCitation":"(Goldstein &amp; Kopin, 2007)","plainTextFormattedCitation":"(Goldstein &amp; Kopin, 2007)","previouslyFormattedCitation":"(Goldstein &amp; Kopin, 2007)"},"properties":{"noteIndex":0},"schema":"https://github.com/citation-style-language/schema/raw/master/csl-citation.json"}</w:instrText>
      </w:r>
      <w:r>
        <w:fldChar w:fldCharType="separate"/>
      </w:r>
      <w:r w:rsidRPr="00A84F15">
        <w:rPr>
          <w:noProof/>
        </w:rPr>
        <w:t>(Goldstein &amp; Kopin, 2007)</w:t>
      </w:r>
      <w:r>
        <w:fldChar w:fldCharType="end"/>
      </w:r>
    </w:p>
    <w:p w14:paraId="4C7E8EBE" w14:textId="77777777" w:rsidR="00A84F15" w:rsidRPr="00B85DFE" w:rsidRDefault="00A84F15" w:rsidP="00A84F15">
      <w:pPr>
        <w:pStyle w:val="ListParagraph"/>
        <w:numPr>
          <w:ilvl w:val="1"/>
          <w:numId w:val="14"/>
        </w:numPr>
      </w:pPr>
    </w:p>
    <w:p w14:paraId="2E5E4C62" w14:textId="45518DB0" w:rsidR="00446BDE" w:rsidRPr="00107F20" w:rsidRDefault="00665CFD" w:rsidP="00AB41E8">
      <w:pPr>
        <w:pStyle w:val="Heading1"/>
      </w:pPr>
      <w:r w:rsidRPr="00107F20">
        <w:br w:type="column"/>
      </w:r>
      <w:r w:rsidR="00446BDE" w:rsidRPr="00107F20">
        <w:lastRenderedPageBreak/>
        <w:t>REFERENCES</w:t>
      </w:r>
    </w:p>
    <w:p w14:paraId="341F13B7" w14:textId="3E7EC70B" w:rsidR="00446BDE" w:rsidRDefault="00446BDE" w:rsidP="00AB41E8"/>
    <w:p w14:paraId="64E102DF" w14:textId="560D8CBC" w:rsidR="00946A0A" w:rsidRPr="00946A0A" w:rsidRDefault="00107F20" w:rsidP="00946A0A">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00946A0A" w:rsidRPr="00946A0A">
        <w:rPr>
          <w:noProof/>
          <w:szCs w:val="24"/>
        </w:rPr>
        <w:t xml:space="preserve">Abe, T., Morgan, D. A., &amp; Gutterman, D. D. (1997). Role of adenosine receptor subtypes in neural stunning of sympathetic coronary innervation. </w:t>
      </w:r>
      <w:r w:rsidR="00946A0A" w:rsidRPr="00946A0A">
        <w:rPr>
          <w:i/>
          <w:iCs/>
          <w:noProof/>
          <w:szCs w:val="24"/>
        </w:rPr>
        <w:t>American Journal of Physiology-Heart and Circulatory Physiology</w:t>
      </w:r>
      <w:r w:rsidR="00946A0A" w:rsidRPr="00946A0A">
        <w:rPr>
          <w:noProof/>
          <w:szCs w:val="24"/>
        </w:rPr>
        <w:t xml:space="preserve">, </w:t>
      </w:r>
      <w:r w:rsidR="00946A0A" w:rsidRPr="00946A0A">
        <w:rPr>
          <w:i/>
          <w:iCs/>
          <w:noProof/>
          <w:szCs w:val="24"/>
        </w:rPr>
        <w:t>272</w:t>
      </w:r>
      <w:r w:rsidR="00946A0A" w:rsidRPr="00946A0A">
        <w:rPr>
          <w:noProof/>
          <w:szCs w:val="24"/>
        </w:rPr>
        <w:t>(1), H25–H34. https://doi.org/10.1152/ajpheart.1997.272.1.H25</w:t>
      </w:r>
    </w:p>
    <w:p w14:paraId="27381DDF"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Ajijola, O. A., Howard-Quijano, K., Scovotti, J., Vaseghi, M., Lee, C., Mahajan, A., &amp; Shivkumar, K. (2015). Augmentation of cardiac sympathetic tone by percutaneous low-level stellate ganglion stimulation in humans: A feasibility study. </w:t>
      </w:r>
      <w:r w:rsidRPr="00946A0A">
        <w:rPr>
          <w:i/>
          <w:iCs/>
          <w:noProof/>
          <w:szCs w:val="24"/>
        </w:rPr>
        <w:t>Physiological Reports</w:t>
      </w:r>
      <w:r w:rsidRPr="00946A0A">
        <w:rPr>
          <w:noProof/>
          <w:szCs w:val="24"/>
        </w:rPr>
        <w:t xml:space="preserve">, </w:t>
      </w:r>
      <w:r w:rsidRPr="00946A0A">
        <w:rPr>
          <w:i/>
          <w:iCs/>
          <w:noProof/>
          <w:szCs w:val="24"/>
        </w:rPr>
        <w:t>3</w:t>
      </w:r>
      <w:r w:rsidRPr="00946A0A">
        <w:rPr>
          <w:noProof/>
          <w:szCs w:val="24"/>
        </w:rPr>
        <w:t>(3), e12328. https://doi.org/10.14814/phy2.12328</w:t>
      </w:r>
    </w:p>
    <w:p w14:paraId="2EDECD54"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Armando, I., Goldstein, D. S., Kirk, K. L., Dunn, B. B., Eisenhofer, G., Lenders, J., … Herscovitch, P. (2010). Positron emission tomographic imaging of cardiac sympathetic Innervation using 6-[ 18 F]Fluorodopamine: Initial findings in humans. In </w:t>
      </w:r>
      <w:r w:rsidRPr="00946A0A">
        <w:rPr>
          <w:i/>
          <w:iCs/>
          <w:noProof/>
          <w:szCs w:val="24"/>
        </w:rPr>
        <w:t>Journal of the American College of Cardiology</w:t>
      </w:r>
      <w:r w:rsidRPr="00946A0A">
        <w:rPr>
          <w:noProof/>
          <w:szCs w:val="24"/>
        </w:rPr>
        <w:t xml:space="preserve"> (Vol. 22). https://doi.org/10.1016/0735-1097(93)90786-z</w:t>
      </w:r>
    </w:p>
    <w:p w14:paraId="3477D6C6"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Armour, J. Andrew, Murphy, D. A., Yuan, B. X., Macdonald, S., &amp; Hopkins, D. A. (1997). Gross and microscopic anatomy of the human intrinsic cardiac nervous system. </w:t>
      </w:r>
      <w:r w:rsidRPr="00946A0A">
        <w:rPr>
          <w:i/>
          <w:iCs/>
          <w:noProof/>
          <w:szCs w:val="24"/>
        </w:rPr>
        <w:t>Anatomical Record</w:t>
      </w:r>
      <w:r w:rsidRPr="00946A0A">
        <w:rPr>
          <w:noProof/>
          <w:szCs w:val="24"/>
        </w:rPr>
        <w:t xml:space="preserve">, </w:t>
      </w:r>
      <w:r w:rsidRPr="00946A0A">
        <w:rPr>
          <w:i/>
          <w:iCs/>
          <w:noProof/>
          <w:szCs w:val="24"/>
        </w:rPr>
        <w:t>247</w:t>
      </w:r>
      <w:r w:rsidRPr="00946A0A">
        <w:rPr>
          <w:noProof/>
          <w:szCs w:val="24"/>
        </w:rPr>
        <w:t>(2), 289–298. https://doi.org/10.1002/(SICI)1097-0185(199702)247:2&lt;289::AID-AR15&gt;3.0.CO;2-L</w:t>
      </w:r>
    </w:p>
    <w:p w14:paraId="747739CD"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Armour, J A, Huang, M. H., Pelleg, A., &amp; Sylvén, C. (1994). Responsiveness of in situ canine nodose ganglion afferent neurones to epicardial mechanical or chemical stimuli. </w:t>
      </w:r>
      <w:r w:rsidRPr="00946A0A">
        <w:rPr>
          <w:i/>
          <w:iCs/>
          <w:noProof/>
          <w:szCs w:val="24"/>
        </w:rPr>
        <w:t>Cardiovascular Research</w:t>
      </w:r>
      <w:r w:rsidRPr="00946A0A">
        <w:rPr>
          <w:noProof/>
          <w:szCs w:val="24"/>
        </w:rPr>
        <w:t xml:space="preserve">, </w:t>
      </w:r>
      <w:r w:rsidRPr="00946A0A">
        <w:rPr>
          <w:i/>
          <w:iCs/>
          <w:noProof/>
          <w:szCs w:val="24"/>
        </w:rPr>
        <w:t>28</w:t>
      </w:r>
      <w:r w:rsidRPr="00946A0A">
        <w:rPr>
          <w:noProof/>
          <w:szCs w:val="24"/>
        </w:rPr>
        <w:t>(8), 1218–1225. https://doi.org/10.1093/cvr/28.8.1218</w:t>
      </w:r>
    </w:p>
    <w:p w14:paraId="1CF15F71"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Barber, M. J., Mueller, T. M., Davies, B. G., Gill, R. M., &amp; Zipes, D. P. (1985). Interruption of sympathetic and vagal-mediated afferent responses by transmural myocardial infarction. </w:t>
      </w:r>
      <w:r w:rsidRPr="00946A0A">
        <w:rPr>
          <w:i/>
          <w:iCs/>
          <w:noProof/>
          <w:szCs w:val="24"/>
        </w:rPr>
        <w:t>Circulation</w:t>
      </w:r>
      <w:r w:rsidRPr="00946A0A">
        <w:rPr>
          <w:noProof/>
          <w:szCs w:val="24"/>
        </w:rPr>
        <w:t xml:space="preserve">, </w:t>
      </w:r>
      <w:r w:rsidRPr="00946A0A">
        <w:rPr>
          <w:i/>
          <w:iCs/>
          <w:noProof/>
          <w:szCs w:val="24"/>
        </w:rPr>
        <w:t>72</w:t>
      </w:r>
      <w:r w:rsidRPr="00946A0A">
        <w:rPr>
          <w:noProof/>
          <w:szCs w:val="24"/>
        </w:rPr>
        <w:t>(3), 623–631. Retrieved from http://www.ncbi.nlm.nih.gov/pubmed/4017213</w:t>
      </w:r>
    </w:p>
    <w:p w14:paraId="72E7302A"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Baumgart, D., Haude, M., Görge, G., Liu, F., Ge, J., Grosse-Eggebrecht, C., … Heusch, G. (1999). Augmented alpha-adrenergic constriction of atherosclerotic human coronary arteries. </w:t>
      </w:r>
      <w:r w:rsidRPr="00946A0A">
        <w:rPr>
          <w:i/>
          <w:iCs/>
          <w:noProof/>
          <w:szCs w:val="24"/>
        </w:rPr>
        <w:t>Circulation</w:t>
      </w:r>
      <w:r w:rsidRPr="00946A0A">
        <w:rPr>
          <w:noProof/>
          <w:szCs w:val="24"/>
        </w:rPr>
        <w:t xml:space="preserve">, </w:t>
      </w:r>
      <w:r w:rsidRPr="00946A0A">
        <w:rPr>
          <w:i/>
          <w:iCs/>
          <w:noProof/>
          <w:szCs w:val="24"/>
        </w:rPr>
        <w:t>99</w:t>
      </w:r>
      <w:r w:rsidRPr="00946A0A">
        <w:rPr>
          <w:noProof/>
          <w:szCs w:val="24"/>
        </w:rPr>
        <w:t>(16), 2090–2097. Retrieved from http://www.ncbi.nlm.nih.gov/pubmed/10217647</w:t>
      </w:r>
    </w:p>
    <w:p w14:paraId="2A2FAB5A"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Beau, S. L., Tolley, T. K., &amp; Saffitz, J. E. (1993). Heterogeneous transmural distribution of β-adrenergic receptor subtypes in failing human hearts. </w:t>
      </w:r>
      <w:r w:rsidRPr="00946A0A">
        <w:rPr>
          <w:i/>
          <w:iCs/>
          <w:noProof/>
          <w:szCs w:val="24"/>
        </w:rPr>
        <w:t>Circulation</w:t>
      </w:r>
      <w:r w:rsidRPr="00946A0A">
        <w:rPr>
          <w:noProof/>
          <w:szCs w:val="24"/>
        </w:rPr>
        <w:t xml:space="preserve">, </w:t>
      </w:r>
      <w:r w:rsidRPr="00946A0A">
        <w:rPr>
          <w:i/>
          <w:iCs/>
          <w:noProof/>
          <w:szCs w:val="24"/>
        </w:rPr>
        <w:t>88</w:t>
      </w:r>
      <w:r w:rsidRPr="00946A0A">
        <w:rPr>
          <w:noProof/>
          <w:szCs w:val="24"/>
        </w:rPr>
        <w:t>(6), 2501–2509. https://doi.org/10.1161/01.CIR.88.6.2501</w:t>
      </w:r>
    </w:p>
    <w:p w14:paraId="01CD6B59"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Beaumont, E., Salavatian, S., Southerland, E. M., Vinet, A., Jacquemet, V., Armour, J. A., &amp; Ardell, J. L. (2013). Network interactions within the canine intrinsic cardiac nervous system: Implications for reflex control of regional cardiac function. </w:t>
      </w:r>
      <w:r w:rsidRPr="00946A0A">
        <w:rPr>
          <w:i/>
          <w:iCs/>
          <w:noProof/>
          <w:szCs w:val="24"/>
        </w:rPr>
        <w:t>Journal of Physiology</w:t>
      </w:r>
      <w:r w:rsidRPr="00946A0A">
        <w:rPr>
          <w:noProof/>
          <w:szCs w:val="24"/>
        </w:rPr>
        <w:t xml:space="preserve">, </w:t>
      </w:r>
      <w:r w:rsidRPr="00946A0A">
        <w:rPr>
          <w:i/>
          <w:iCs/>
          <w:noProof/>
          <w:szCs w:val="24"/>
        </w:rPr>
        <w:t>591</w:t>
      </w:r>
      <w:r w:rsidRPr="00946A0A">
        <w:rPr>
          <w:noProof/>
          <w:szCs w:val="24"/>
        </w:rPr>
        <w:t>(18), 4515–4533. https://doi.org/10.1113/jphysiol.2013.259382</w:t>
      </w:r>
    </w:p>
    <w:p w14:paraId="409BEC08"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Bettoni, M., &amp; Zimmermann, M. (2002). Autonomic tone variations before the onset of paroxysmal atrial fibrillation. </w:t>
      </w:r>
      <w:r w:rsidRPr="00946A0A">
        <w:rPr>
          <w:i/>
          <w:iCs/>
          <w:noProof/>
          <w:szCs w:val="24"/>
        </w:rPr>
        <w:t>Circulation</w:t>
      </w:r>
      <w:r w:rsidRPr="00946A0A">
        <w:rPr>
          <w:noProof/>
          <w:szCs w:val="24"/>
        </w:rPr>
        <w:t xml:space="preserve">, </w:t>
      </w:r>
      <w:r w:rsidRPr="00946A0A">
        <w:rPr>
          <w:i/>
          <w:iCs/>
          <w:noProof/>
          <w:szCs w:val="24"/>
        </w:rPr>
        <w:t>105</w:t>
      </w:r>
      <w:r w:rsidRPr="00946A0A">
        <w:rPr>
          <w:noProof/>
          <w:szCs w:val="24"/>
        </w:rPr>
        <w:t>(23), 2753–2759. Retrieved from http://www.ncbi.nlm.nih.gov/pubmed/12057990</w:t>
      </w:r>
    </w:p>
    <w:p w14:paraId="38BAB950"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Brack, K. E., Patel, V. H., Coote, J. H., &amp; Ng, G. A. (2007). Nitric oxide mediates the vagal protective effect on ventricular fibrillation via effects on action potential duration restitution in the rabbit heart. </w:t>
      </w:r>
      <w:r w:rsidRPr="00946A0A">
        <w:rPr>
          <w:i/>
          <w:iCs/>
          <w:noProof/>
          <w:szCs w:val="24"/>
        </w:rPr>
        <w:t>Journal of Physiology</w:t>
      </w:r>
      <w:r w:rsidRPr="00946A0A">
        <w:rPr>
          <w:noProof/>
          <w:szCs w:val="24"/>
        </w:rPr>
        <w:t xml:space="preserve">, </w:t>
      </w:r>
      <w:r w:rsidRPr="00946A0A">
        <w:rPr>
          <w:i/>
          <w:iCs/>
          <w:noProof/>
          <w:szCs w:val="24"/>
        </w:rPr>
        <w:t>583</w:t>
      </w:r>
      <w:r w:rsidRPr="00946A0A">
        <w:rPr>
          <w:noProof/>
          <w:szCs w:val="24"/>
        </w:rPr>
        <w:t>(2), 695–704. https://doi.org/10.1113/jphysiol.2007.138461</w:t>
      </w:r>
    </w:p>
    <w:p w14:paraId="6E640AB3"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Cannon, B. (1931). THE EFFECTS OF PROGRESSIVE SYMPATHECTOMY ON BLOOD PRESSURE. </w:t>
      </w:r>
      <w:r w:rsidRPr="00946A0A">
        <w:rPr>
          <w:i/>
          <w:iCs/>
          <w:noProof/>
          <w:szCs w:val="24"/>
        </w:rPr>
        <w:t>American Journal of Physiology-Legacy Content</w:t>
      </w:r>
      <w:r w:rsidRPr="00946A0A">
        <w:rPr>
          <w:noProof/>
          <w:szCs w:val="24"/>
        </w:rPr>
        <w:t xml:space="preserve">, </w:t>
      </w:r>
      <w:r w:rsidRPr="00946A0A">
        <w:rPr>
          <w:i/>
          <w:iCs/>
          <w:noProof/>
          <w:szCs w:val="24"/>
        </w:rPr>
        <w:t>97</w:t>
      </w:r>
      <w:r w:rsidRPr="00946A0A">
        <w:rPr>
          <w:noProof/>
          <w:szCs w:val="24"/>
        </w:rPr>
        <w:t>(4), 592–596. https://doi.org/10.1152/ajplegacy.1931.97.4.592</w:t>
      </w:r>
    </w:p>
    <w:p w14:paraId="0EFB70AA"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Cao, J.-M., Chen, L. S., KenKnight, B. H., Ohara, T., Lee, M.-H., Tsai, J., … Chen, P.-S. (2000). Nerve Sprouting and Sudden Cardiac Death. </w:t>
      </w:r>
      <w:r w:rsidRPr="00946A0A">
        <w:rPr>
          <w:i/>
          <w:iCs/>
          <w:noProof/>
          <w:szCs w:val="24"/>
        </w:rPr>
        <w:t>Circulation Research</w:t>
      </w:r>
      <w:r w:rsidRPr="00946A0A">
        <w:rPr>
          <w:noProof/>
          <w:szCs w:val="24"/>
        </w:rPr>
        <w:t xml:space="preserve">, </w:t>
      </w:r>
      <w:r w:rsidRPr="00946A0A">
        <w:rPr>
          <w:i/>
          <w:iCs/>
          <w:noProof/>
          <w:szCs w:val="24"/>
        </w:rPr>
        <w:t>86</w:t>
      </w:r>
      <w:r w:rsidRPr="00946A0A">
        <w:rPr>
          <w:noProof/>
          <w:szCs w:val="24"/>
        </w:rPr>
        <w:t>(7), 816–821. https://doi.org/10.1161/01.RES.86.7.816</w:t>
      </w:r>
    </w:p>
    <w:p w14:paraId="5F1DD225"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Cardinal, R., Pagé, P., Vermeulen, M., Ardell, J. L., &amp; Armour, J. A. (2009). Spatially divergent cardiac responses to nicotinic stimulation of ganglionated plexus neurons in the canine heart. </w:t>
      </w:r>
      <w:r w:rsidRPr="00946A0A">
        <w:rPr>
          <w:i/>
          <w:iCs/>
          <w:noProof/>
          <w:szCs w:val="24"/>
        </w:rPr>
        <w:t>Autonomic Neuroscience: Basic and Clinical</w:t>
      </w:r>
      <w:r w:rsidRPr="00946A0A">
        <w:rPr>
          <w:noProof/>
          <w:szCs w:val="24"/>
        </w:rPr>
        <w:t xml:space="preserve">, </w:t>
      </w:r>
      <w:r w:rsidRPr="00946A0A">
        <w:rPr>
          <w:i/>
          <w:iCs/>
          <w:noProof/>
          <w:szCs w:val="24"/>
        </w:rPr>
        <w:t>145</w:t>
      </w:r>
      <w:r w:rsidRPr="00946A0A">
        <w:rPr>
          <w:noProof/>
          <w:szCs w:val="24"/>
        </w:rPr>
        <w:t>(1–2), 55–62. https://doi.org/10.1016/j.autneu.2008.11.007</w:t>
      </w:r>
    </w:p>
    <w:p w14:paraId="1613AB9D"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Chen, P. S., Chen, L. S., Cao, J. M., Sharifi, B., Karagueuzian, H. S., &amp; Fishbein, M. C. (2001). Sympathetic nerve sprouting, electrical remodeling and the mechanisms of sudden cardiac death. </w:t>
      </w:r>
      <w:r w:rsidRPr="00946A0A">
        <w:rPr>
          <w:i/>
          <w:iCs/>
          <w:noProof/>
          <w:szCs w:val="24"/>
        </w:rPr>
        <w:t>Cardiovascular Research</w:t>
      </w:r>
      <w:r w:rsidRPr="00946A0A">
        <w:rPr>
          <w:noProof/>
          <w:szCs w:val="24"/>
        </w:rPr>
        <w:t xml:space="preserve">, </w:t>
      </w:r>
      <w:r w:rsidRPr="00946A0A">
        <w:rPr>
          <w:i/>
          <w:iCs/>
          <w:noProof/>
          <w:szCs w:val="24"/>
        </w:rPr>
        <w:t>50</w:t>
      </w:r>
      <w:r w:rsidRPr="00946A0A">
        <w:rPr>
          <w:noProof/>
          <w:szCs w:val="24"/>
        </w:rPr>
        <w:t>(2), 409–416. https://doi.org/10.1016/S0008-6363(00)00308-4</w:t>
      </w:r>
    </w:p>
    <w:p w14:paraId="0BAB552B"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Clarke, E., &amp; Jacyna, L. S. (1988). Nineteenth-century origins of neuroscientific concepts. </w:t>
      </w:r>
      <w:r w:rsidRPr="00946A0A">
        <w:rPr>
          <w:i/>
          <w:iCs/>
          <w:noProof/>
          <w:szCs w:val="24"/>
        </w:rPr>
        <w:t>Medical History</w:t>
      </w:r>
      <w:r w:rsidRPr="00946A0A">
        <w:rPr>
          <w:noProof/>
          <w:szCs w:val="24"/>
        </w:rPr>
        <w:t xml:space="preserve">, </w:t>
      </w:r>
      <w:r w:rsidRPr="00946A0A">
        <w:rPr>
          <w:i/>
          <w:iCs/>
          <w:noProof/>
          <w:szCs w:val="24"/>
        </w:rPr>
        <w:t>32</w:t>
      </w:r>
      <w:r w:rsidRPr="00946A0A">
        <w:rPr>
          <w:noProof/>
          <w:szCs w:val="24"/>
        </w:rPr>
        <w:t>(2), 211–213. https://doi.org/10.1017/S002572730004802X</w:t>
      </w:r>
    </w:p>
    <w:p w14:paraId="46EF0FC3"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Coote, J. H., &amp; Chauhan, R. A. (2016). The sympathetic innervation of the heart: Important new insights. </w:t>
      </w:r>
      <w:r w:rsidRPr="00946A0A">
        <w:rPr>
          <w:i/>
          <w:iCs/>
          <w:noProof/>
          <w:szCs w:val="24"/>
        </w:rPr>
        <w:t>Autonomic Neuroscience: Basic and Clinical</w:t>
      </w:r>
      <w:r w:rsidRPr="00946A0A">
        <w:rPr>
          <w:noProof/>
          <w:szCs w:val="24"/>
        </w:rPr>
        <w:t xml:space="preserve">, </w:t>
      </w:r>
      <w:r w:rsidRPr="00946A0A">
        <w:rPr>
          <w:i/>
          <w:iCs/>
          <w:noProof/>
          <w:szCs w:val="24"/>
        </w:rPr>
        <w:t>199</w:t>
      </w:r>
      <w:r w:rsidRPr="00946A0A">
        <w:rPr>
          <w:noProof/>
          <w:szCs w:val="24"/>
        </w:rPr>
        <w:t>, 17–23. https://doi.org/10.1016/j.autneu.2016.08.014</w:t>
      </w:r>
    </w:p>
    <w:p w14:paraId="5C3C8E12"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Crick, S. J., Anderson, R. H., Ho, S. Y., &amp; Sheppard, M. N. (1999). Localisation and quantitation of autonomic innervation in the porcine heart II: endocardium, myocardium and epicardium. </w:t>
      </w:r>
      <w:r w:rsidRPr="00946A0A">
        <w:rPr>
          <w:i/>
          <w:iCs/>
          <w:noProof/>
          <w:szCs w:val="24"/>
        </w:rPr>
        <w:t>Journal of Anatomy</w:t>
      </w:r>
      <w:r w:rsidRPr="00946A0A">
        <w:rPr>
          <w:noProof/>
          <w:szCs w:val="24"/>
        </w:rPr>
        <w:t xml:space="preserve">, </w:t>
      </w:r>
      <w:r w:rsidRPr="00946A0A">
        <w:rPr>
          <w:i/>
          <w:iCs/>
          <w:noProof/>
          <w:szCs w:val="24"/>
        </w:rPr>
        <w:t>195 ( Pt 3</w:t>
      </w:r>
      <w:r w:rsidRPr="00946A0A">
        <w:rPr>
          <w:noProof/>
          <w:szCs w:val="24"/>
        </w:rPr>
        <w:t>(3), 359–373. https://doi.org/10.1046/j.1469-7580.1999.19530359.x</w:t>
      </w:r>
    </w:p>
    <w:p w14:paraId="1A232767"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lastRenderedPageBreak/>
        <w:t xml:space="preserve">Crystal, G. J., &amp; Salem, M. R. (2012). The Bainbridge and the “Reverse” Bainbridge Reflexes. </w:t>
      </w:r>
      <w:r w:rsidRPr="00946A0A">
        <w:rPr>
          <w:i/>
          <w:iCs/>
          <w:noProof/>
          <w:szCs w:val="24"/>
        </w:rPr>
        <w:t>Anesthesia &amp; Analgesia</w:t>
      </w:r>
      <w:r w:rsidRPr="00946A0A">
        <w:rPr>
          <w:noProof/>
          <w:szCs w:val="24"/>
        </w:rPr>
        <w:t xml:space="preserve">, </w:t>
      </w:r>
      <w:r w:rsidRPr="00946A0A">
        <w:rPr>
          <w:i/>
          <w:iCs/>
          <w:noProof/>
          <w:szCs w:val="24"/>
        </w:rPr>
        <w:t>114</w:t>
      </w:r>
      <w:r w:rsidRPr="00946A0A">
        <w:rPr>
          <w:noProof/>
          <w:szCs w:val="24"/>
        </w:rPr>
        <w:t>(3), 520–532. https://doi.org/10.1213/ane.0b013e3182312e21</w:t>
      </w:r>
    </w:p>
    <w:p w14:paraId="51AB4C3F"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Di Carli, M. F., Tobes, M. C., Mangner, T., Levine, A. B., Muzik, O., Chakroborty, P., &amp; Levine, T. B. (2002). Effects of Cardiac Sympathetic Innervation on Coronary Blood Flow. </w:t>
      </w:r>
      <w:r w:rsidRPr="00946A0A">
        <w:rPr>
          <w:i/>
          <w:iCs/>
          <w:noProof/>
          <w:szCs w:val="24"/>
        </w:rPr>
        <w:t>New England Journal of Medicine</w:t>
      </w:r>
      <w:r w:rsidRPr="00946A0A">
        <w:rPr>
          <w:noProof/>
          <w:szCs w:val="24"/>
        </w:rPr>
        <w:t xml:space="preserve">, </w:t>
      </w:r>
      <w:r w:rsidRPr="00946A0A">
        <w:rPr>
          <w:i/>
          <w:iCs/>
          <w:noProof/>
          <w:szCs w:val="24"/>
        </w:rPr>
        <w:t>336</w:t>
      </w:r>
      <w:r w:rsidRPr="00946A0A">
        <w:rPr>
          <w:noProof/>
          <w:szCs w:val="24"/>
        </w:rPr>
        <w:t>(17), 1208–1216. https://doi.org/10.1056/nejm199704243361703</w:t>
      </w:r>
    </w:p>
    <w:p w14:paraId="3398DEB6"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Dickerson, L. W., Rodak, D. J., Fleming, T. J., Gatti, P. J., Massari, V. J., McKenzie, J. C., &amp; Gillis, R. A. (1998). Parasympathetic neurons in the cranial medial ventricular fat pad on the dog heart selectively decrease ventricular contractility. </w:t>
      </w:r>
      <w:r w:rsidRPr="00946A0A">
        <w:rPr>
          <w:i/>
          <w:iCs/>
          <w:noProof/>
          <w:szCs w:val="24"/>
        </w:rPr>
        <w:t>Journal of the Autonomic Nervous System</w:t>
      </w:r>
      <w:r w:rsidRPr="00946A0A">
        <w:rPr>
          <w:noProof/>
          <w:szCs w:val="24"/>
        </w:rPr>
        <w:t xml:space="preserve">, </w:t>
      </w:r>
      <w:r w:rsidRPr="00946A0A">
        <w:rPr>
          <w:i/>
          <w:iCs/>
          <w:noProof/>
          <w:szCs w:val="24"/>
        </w:rPr>
        <w:t>70</w:t>
      </w:r>
      <w:r w:rsidRPr="00946A0A">
        <w:rPr>
          <w:noProof/>
          <w:szCs w:val="24"/>
        </w:rPr>
        <w:t>(1–2), 129–141. https://doi.org/10.1016/S0165-1838(98)00048-4</w:t>
      </w:r>
    </w:p>
    <w:p w14:paraId="0AA4AD15"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Dolezel, S., Gerová, M., Gero, J., Sládek, T., &amp; Vasku, J. (1978). Adrenergic innervation of the coronary arteries and the myocardium. </w:t>
      </w:r>
      <w:r w:rsidRPr="00946A0A">
        <w:rPr>
          <w:i/>
          <w:iCs/>
          <w:noProof/>
          <w:szCs w:val="24"/>
        </w:rPr>
        <w:t>Acta Anatomica</w:t>
      </w:r>
      <w:r w:rsidRPr="00946A0A">
        <w:rPr>
          <w:noProof/>
          <w:szCs w:val="24"/>
        </w:rPr>
        <w:t xml:space="preserve">, </w:t>
      </w:r>
      <w:r w:rsidRPr="00946A0A">
        <w:rPr>
          <w:i/>
          <w:iCs/>
          <w:noProof/>
          <w:szCs w:val="24"/>
        </w:rPr>
        <w:t>100</w:t>
      </w:r>
      <w:r w:rsidRPr="00946A0A">
        <w:rPr>
          <w:noProof/>
          <w:szCs w:val="24"/>
        </w:rPr>
        <w:t>(3), 306–316. Retrieved from http://www.ncbi.nlm.nih.gov/pubmed/619505</w:t>
      </w:r>
    </w:p>
    <w:p w14:paraId="6A90C49C"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Drinkhill, M. J., Mcmahon, N. C., &amp; Hainsworth, R. (1996). Delayed sympathetic efferent responses to coronary baroreceptor unloading in anaesthetized dogs independent control of pressures to the aortic root , including the coronary arteries , the aortic arch and the carotid sinuses . Electrophysiological recordin. </w:t>
      </w:r>
      <w:r w:rsidRPr="00946A0A">
        <w:rPr>
          <w:i/>
          <w:iCs/>
          <w:noProof/>
          <w:szCs w:val="24"/>
        </w:rPr>
        <w:t>Physiology</w:t>
      </w:r>
      <w:r w:rsidRPr="00946A0A">
        <w:rPr>
          <w:noProof/>
          <w:szCs w:val="24"/>
        </w:rPr>
        <w:t>, 261–269.</w:t>
      </w:r>
    </w:p>
    <w:p w14:paraId="4ED38789"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Dukes, I. D., &amp; Vaughan Williams, E. M. (1984). Effects of selective alpha 1‐, alpha 2‐, beta 1‐and beta 2‐adrenoceptor stimulation on potentials and contractions in the rabbit heart. </w:t>
      </w:r>
      <w:r w:rsidRPr="00946A0A">
        <w:rPr>
          <w:i/>
          <w:iCs/>
          <w:noProof/>
          <w:szCs w:val="24"/>
        </w:rPr>
        <w:t>The Journal of Physiology</w:t>
      </w:r>
      <w:r w:rsidRPr="00946A0A">
        <w:rPr>
          <w:noProof/>
          <w:szCs w:val="24"/>
        </w:rPr>
        <w:t xml:space="preserve">, </w:t>
      </w:r>
      <w:r w:rsidRPr="00946A0A">
        <w:rPr>
          <w:i/>
          <w:iCs/>
          <w:noProof/>
          <w:szCs w:val="24"/>
        </w:rPr>
        <w:t>355</w:t>
      </w:r>
      <w:r w:rsidRPr="00946A0A">
        <w:rPr>
          <w:noProof/>
          <w:szCs w:val="24"/>
        </w:rPr>
        <w:t>(1), 523–546. https://doi.org/10.1113/jphysiol.1984.sp015436</w:t>
      </w:r>
    </w:p>
    <w:p w14:paraId="24037E12"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Franzoso, M., Zaglia, T., &amp; Mongillo, M. (2016). Putting together the clues of the everlasting neuro-cardiac liaison. </w:t>
      </w:r>
      <w:r w:rsidRPr="00946A0A">
        <w:rPr>
          <w:i/>
          <w:iCs/>
          <w:noProof/>
          <w:szCs w:val="24"/>
        </w:rPr>
        <w:t>Biochimica et Biophysica Acta - Molecular Cell Research</w:t>
      </w:r>
      <w:r w:rsidRPr="00946A0A">
        <w:rPr>
          <w:noProof/>
          <w:szCs w:val="24"/>
        </w:rPr>
        <w:t xml:space="preserve">, </w:t>
      </w:r>
      <w:r w:rsidRPr="00946A0A">
        <w:rPr>
          <w:i/>
          <w:iCs/>
          <w:noProof/>
          <w:szCs w:val="24"/>
        </w:rPr>
        <w:t>1863</w:t>
      </w:r>
      <w:r w:rsidRPr="00946A0A">
        <w:rPr>
          <w:noProof/>
          <w:szCs w:val="24"/>
        </w:rPr>
        <w:t>(7), 1904–1915. https://doi.org/10.1016/j.bbamcr.2016.01.009</w:t>
      </w:r>
    </w:p>
    <w:p w14:paraId="35083036"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Gatti, P. J., Johnson, T. A., Phan, P., Jordan, I. K., Coleman, W., &amp; Massari, V. J. (1995). The physiological and anatomical demonstration of functionally selective parasympathetic ganglia located in discrete fat pads on the feline myocardium. </w:t>
      </w:r>
      <w:r w:rsidRPr="00946A0A">
        <w:rPr>
          <w:i/>
          <w:iCs/>
          <w:noProof/>
          <w:szCs w:val="24"/>
        </w:rPr>
        <w:t>Journal of the Autonomic Nervous System</w:t>
      </w:r>
      <w:r w:rsidRPr="00946A0A">
        <w:rPr>
          <w:noProof/>
          <w:szCs w:val="24"/>
        </w:rPr>
        <w:t xml:space="preserve">, </w:t>
      </w:r>
      <w:r w:rsidRPr="00946A0A">
        <w:rPr>
          <w:i/>
          <w:iCs/>
          <w:noProof/>
          <w:szCs w:val="24"/>
        </w:rPr>
        <w:t>51</w:t>
      </w:r>
      <w:r w:rsidRPr="00946A0A">
        <w:rPr>
          <w:noProof/>
          <w:szCs w:val="24"/>
        </w:rPr>
        <w:t>(3), 255–259. https://doi.org/10.1016/0165-1838(94)00139-B</w:t>
      </w:r>
    </w:p>
    <w:p w14:paraId="162E5FE3"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Goldstein, D. S., &amp; Kopin, I. J. (2007, January 7). Evolution of concepts of stress. </w:t>
      </w:r>
      <w:r w:rsidRPr="00946A0A">
        <w:rPr>
          <w:i/>
          <w:iCs/>
          <w:noProof/>
          <w:szCs w:val="24"/>
        </w:rPr>
        <w:t>Stress</w:t>
      </w:r>
      <w:r w:rsidRPr="00946A0A">
        <w:rPr>
          <w:noProof/>
          <w:szCs w:val="24"/>
        </w:rPr>
        <w:t>, Vol. 10, pp. 109–120. https://doi.org/10.1080/10253890701288935</w:t>
      </w:r>
    </w:p>
    <w:p w14:paraId="0C2139E5"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Gray, A. L., Johnson, T. A., Ardell, J. L., &amp; Massari, V. J. (2004). Parasympathetic control of the heart. II. A novel interganglionic intrinsic cardiac circuit mediates neural control of heart rate. </w:t>
      </w:r>
      <w:r w:rsidRPr="00946A0A">
        <w:rPr>
          <w:i/>
          <w:iCs/>
          <w:noProof/>
          <w:szCs w:val="24"/>
        </w:rPr>
        <w:t>Journal of Applied Physiology</w:t>
      </w:r>
      <w:r w:rsidRPr="00946A0A">
        <w:rPr>
          <w:noProof/>
          <w:szCs w:val="24"/>
        </w:rPr>
        <w:t xml:space="preserve">, </w:t>
      </w:r>
      <w:r w:rsidRPr="00946A0A">
        <w:rPr>
          <w:i/>
          <w:iCs/>
          <w:noProof/>
          <w:szCs w:val="24"/>
        </w:rPr>
        <w:t>96</w:t>
      </w:r>
      <w:r w:rsidRPr="00946A0A">
        <w:rPr>
          <w:noProof/>
          <w:szCs w:val="24"/>
        </w:rPr>
        <w:t>(6), 2273–2278. https://doi.org/10.1152/japplphysiol.00616.2003</w:t>
      </w:r>
    </w:p>
    <w:p w14:paraId="71B6C308"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Hardwick, J. C., Ryan, S. E., Beaumont, E., Ardell, J. L., &amp; Southerland, E. M. (2014). Dynamic remodeling of the guinea pig intrinsic cardiac plexus induced by chronic myocardial infarction. </w:t>
      </w:r>
      <w:r w:rsidRPr="00946A0A">
        <w:rPr>
          <w:i/>
          <w:iCs/>
          <w:noProof/>
          <w:szCs w:val="24"/>
        </w:rPr>
        <w:t>Autonomic Neuroscience: Basic and Clinical</w:t>
      </w:r>
      <w:r w:rsidRPr="00946A0A">
        <w:rPr>
          <w:noProof/>
          <w:szCs w:val="24"/>
        </w:rPr>
        <w:t xml:space="preserve">, </w:t>
      </w:r>
      <w:r w:rsidRPr="00946A0A">
        <w:rPr>
          <w:i/>
          <w:iCs/>
          <w:noProof/>
          <w:szCs w:val="24"/>
        </w:rPr>
        <w:t>181</w:t>
      </w:r>
      <w:r w:rsidRPr="00946A0A">
        <w:rPr>
          <w:noProof/>
          <w:szCs w:val="24"/>
        </w:rPr>
        <w:t>(1), 4–12. https://doi.org/10.1016/j.autneu.2013.10.008</w:t>
      </w:r>
    </w:p>
    <w:p w14:paraId="0B64F6A1"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Herre, J. M., Wetstein, L., Lin, Y. L., Mills, A. S., Dae, M., &amp; Thames, M. D. (1988). Effect of transmural versus nontransmural myocardial infarction on inducibility of ventricular arrhythmias during sympathetic stimulation in dogs. </w:t>
      </w:r>
      <w:r w:rsidRPr="00946A0A">
        <w:rPr>
          <w:i/>
          <w:iCs/>
          <w:noProof/>
          <w:szCs w:val="24"/>
        </w:rPr>
        <w:t>Journal of the American College of Cardiology</w:t>
      </w:r>
      <w:r w:rsidRPr="00946A0A">
        <w:rPr>
          <w:noProof/>
          <w:szCs w:val="24"/>
        </w:rPr>
        <w:t xml:space="preserve">, </w:t>
      </w:r>
      <w:r w:rsidRPr="00946A0A">
        <w:rPr>
          <w:i/>
          <w:iCs/>
          <w:noProof/>
          <w:szCs w:val="24"/>
        </w:rPr>
        <w:t>11</w:t>
      </w:r>
      <w:r w:rsidRPr="00946A0A">
        <w:rPr>
          <w:noProof/>
          <w:szCs w:val="24"/>
        </w:rPr>
        <w:t>(2), 414–421. https://doi.org/10.1016/0735-1097(88)90110-6</w:t>
      </w:r>
    </w:p>
    <w:p w14:paraId="3B56478B"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Herring, N. (2015). Autonomic control of the heart: Going beyond the classical neurotransmitters. </w:t>
      </w:r>
      <w:r w:rsidRPr="00946A0A">
        <w:rPr>
          <w:i/>
          <w:iCs/>
          <w:noProof/>
          <w:szCs w:val="24"/>
        </w:rPr>
        <w:t>Experimental Physiology</w:t>
      </w:r>
      <w:r w:rsidRPr="00946A0A">
        <w:rPr>
          <w:noProof/>
          <w:szCs w:val="24"/>
        </w:rPr>
        <w:t xml:space="preserve">, </w:t>
      </w:r>
      <w:r w:rsidRPr="00946A0A">
        <w:rPr>
          <w:i/>
          <w:iCs/>
          <w:noProof/>
          <w:szCs w:val="24"/>
        </w:rPr>
        <w:t>100</w:t>
      </w:r>
      <w:r w:rsidRPr="00946A0A">
        <w:rPr>
          <w:noProof/>
          <w:szCs w:val="24"/>
        </w:rPr>
        <w:t>(4), 354–358. https://doi.org/10.1113/expphysiol.2014.080184</w:t>
      </w:r>
    </w:p>
    <w:p w14:paraId="78037D27"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Herring, N., Cranley, J., Lokale, M. N., Li, D., Shanks, J., Alston, E. N., … Paterson, D. J. (2012). The cardiac sympathetic co-transmitter galanin reduces acetylcholine release and vagal bradycardia: Implications for neural control of cardiac excitability. </w:t>
      </w:r>
      <w:r w:rsidRPr="00946A0A">
        <w:rPr>
          <w:i/>
          <w:iCs/>
          <w:noProof/>
          <w:szCs w:val="24"/>
        </w:rPr>
        <w:t>Journal of Molecular and Cellular Cardiology</w:t>
      </w:r>
      <w:r w:rsidRPr="00946A0A">
        <w:rPr>
          <w:noProof/>
          <w:szCs w:val="24"/>
        </w:rPr>
        <w:t xml:space="preserve">, </w:t>
      </w:r>
      <w:r w:rsidRPr="00946A0A">
        <w:rPr>
          <w:i/>
          <w:iCs/>
          <w:noProof/>
          <w:szCs w:val="24"/>
        </w:rPr>
        <w:t>52</w:t>
      </w:r>
      <w:r w:rsidRPr="00946A0A">
        <w:rPr>
          <w:noProof/>
          <w:szCs w:val="24"/>
        </w:rPr>
        <w:t>(3), 667–676. https://doi.org/10.1016/j.yjmcc.2011.11.016</w:t>
      </w:r>
    </w:p>
    <w:p w14:paraId="38E54352"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Herring, N., Lokale, M. N., Danson, E. J., Heaton, D. A., &amp; Paterson, D. J. (2008). Neuropeptide Y reduces acetylcholine release and vagal bradycardia via a Y2 receptor-mediated, protein kinase C-dependent pathway. </w:t>
      </w:r>
      <w:r w:rsidRPr="00946A0A">
        <w:rPr>
          <w:i/>
          <w:iCs/>
          <w:noProof/>
          <w:szCs w:val="24"/>
        </w:rPr>
        <w:t>Journal of Molecular and Cellular Cardiology</w:t>
      </w:r>
      <w:r w:rsidRPr="00946A0A">
        <w:rPr>
          <w:noProof/>
          <w:szCs w:val="24"/>
        </w:rPr>
        <w:t xml:space="preserve">, </w:t>
      </w:r>
      <w:r w:rsidRPr="00946A0A">
        <w:rPr>
          <w:i/>
          <w:iCs/>
          <w:noProof/>
          <w:szCs w:val="24"/>
        </w:rPr>
        <w:t>44</w:t>
      </w:r>
      <w:r w:rsidRPr="00946A0A">
        <w:rPr>
          <w:noProof/>
          <w:szCs w:val="24"/>
        </w:rPr>
        <w:t>(3), 477–485. https://doi.org/10.1016/j.yjmcc.2007.10.001</w:t>
      </w:r>
    </w:p>
    <w:p w14:paraId="4E5467E5"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Hirsch, E., Hilfiker-Kleiner, D., Balligand, J.-L., Tarone, G., De Windt, L., Bauersachs, J., … Schulz, R. (2013). Interaction of the heart and its close and distant neighbours: report of the Meeting of the ESC Working Groups Myocardial Function and Cellular Biology. </w:t>
      </w:r>
      <w:r w:rsidRPr="00946A0A">
        <w:rPr>
          <w:i/>
          <w:iCs/>
          <w:noProof/>
          <w:szCs w:val="24"/>
        </w:rPr>
        <w:t>Cardiovascular Research</w:t>
      </w:r>
      <w:r w:rsidRPr="00946A0A">
        <w:rPr>
          <w:noProof/>
          <w:szCs w:val="24"/>
        </w:rPr>
        <w:t xml:space="preserve">, </w:t>
      </w:r>
      <w:r w:rsidRPr="00946A0A">
        <w:rPr>
          <w:i/>
          <w:iCs/>
          <w:noProof/>
          <w:szCs w:val="24"/>
        </w:rPr>
        <w:t>99</w:t>
      </w:r>
      <w:r w:rsidRPr="00946A0A">
        <w:rPr>
          <w:noProof/>
          <w:szCs w:val="24"/>
        </w:rPr>
        <w:t>(4), 595–599. https://doi.org/10.1093/cvr/cvt179</w:t>
      </w:r>
    </w:p>
    <w:p w14:paraId="1722A47F"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Hoover, D. B., Isaacs, E. R., Jacques, F., Hoard, J. L., Pagé, P., &amp; Armour, J. A. (2009). Localization of multiple neurotransmitters in surgically derived specimens of human atrial ganglia. </w:t>
      </w:r>
      <w:r w:rsidRPr="00946A0A">
        <w:rPr>
          <w:i/>
          <w:iCs/>
          <w:noProof/>
          <w:szCs w:val="24"/>
        </w:rPr>
        <w:t>Neuroscience</w:t>
      </w:r>
      <w:r w:rsidRPr="00946A0A">
        <w:rPr>
          <w:noProof/>
          <w:szCs w:val="24"/>
        </w:rPr>
        <w:t xml:space="preserve">, </w:t>
      </w:r>
      <w:r w:rsidRPr="00946A0A">
        <w:rPr>
          <w:i/>
          <w:iCs/>
          <w:noProof/>
          <w:szCs w:val="24"/>
        </w:rPr>
        <w:t>164</w:t>
      </w:r>
      <w:r w:rsidRPr="00946A0A">
        <w:rPr>
          <w:noProof/>
          <w:szCs w:val="24"/>
        </w:rPr>
        <w:t>(3), 1170–1179. https://doi.org/10.1016/j.neuroscience.2009.09.001</w:t>
      </w:r>
    </w:p>
    <w:p w14:paraId="270D499F"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Huang, W. A., Boyle, N. G., &amp; Vaseghi, M. (2017). Cardiac Innervation and the Autonomic Nervous System in </w:t>
      </w:r>
      <w:r w:rsidRPr="00946A0A">
        <w:rPr>
          <w:noProof/>
          <w:szCs w:val="24"/>
        </w:rPr>
        <w:lastRenderedPageBreak/>
        <w:t xml:space="preserve">Sudden Cardiac Death. </w:t>
      </w:r>
      <w:r w:rsidRPr="00946A0A">
        <w:rPr>
          <w:i/>
          <w:iCs/>
          <w:noProof/>
          <w:szCs w:val="24"/>
        </w:rPr>
        <w:t>Cardiac Electrophysiology Clinics</w:t>
      </w:r>
      <w:r w:rsidRPr="00946A0A">
        <w:rPr>
          <w:noProof/>
          <w:szCs w:val="24"/>
        </w:rPr>
        <w:t>, Vol. 9, pp. 665–679. https://doi.org/10.1016/j.ccep.2017.08.002</w:t>
      </w:r>
    </w:p>
    <w:p w14:paraId="43CE160E"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Inoue, H., Skale, B. T., &amp; Zipes, D. P. (1988). Effects of ischemia on cardiac afferent sympathetic and vagal reflexes in dog. </w:t>
      </w:r>
      <w:r w:rsidRPr="00946A0A">
        <w:rPr>
          <w:i/>
          <w:iCs/>
          <w:noProof/>
          <w:szCs w:val="24"/>
        </w:rPr>
        <w:t>American Journal of Physiology-Heart and Circulatory Physiology</w:t>
      </w:r>
      <w:r w:rsidRPr="00946A0A">
        <w:rPr>
          <w:noProof/>
          <w:szCs w:val="24"/>
        </w:rPr>
        <w:t xml:space="preserve">, </w:t>
      </w:r>
      <w:r w:rsidRPr="00946A0A">
        <w:rPr>
          <w:i/>
          <w:iCs/>
          <w:noProof/>
          <w:szCs w:val="24"/>
        </w:rPr>
        <w:t>255</w:t>
      </w:r>
      <w:r w:rsidRPr="00946A0A">
        <w:rPr>
          <w:noProof/>
          <w:szCs w:val="24"/>
        </w:rPr>
        <w:t>(1), H26–H35. https://doi.org/10.1152/ajpheart.1988.255.1.H26</w:t>
      </w:r>
    </w:p>
    <w:p w14:paraId="5430E0E4"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Inoue, H., &amp; Zipes, D. P. (1987). Results of sympathetic denervation in the canine heart: Supersensitivity that may be arrhythmogenic. </w:t>
      </w:r>
      <w:r w:rsidRPr="00946A0A">
        <w:rPr>
          <w:i/>
          <w:iCs/>
          <w:noProof/>
          <w:szCs w:val="24"/>
        </w:rPr>
        <w:t>Circulation</w:t>
      </w:r>
      <w:r w:rsidRPr="00946A0A">
        <w:rPr>
          <w:noProof/>
          <w:szCs w:val="24"/>
        </w:rPr>
        <w:t xml:space="preserve">, </w:t>
      </w:r>
      <w:r w:rsidRPr="00946A0A">
        <w:rPr>
          <w:i/>
          <w:iCs/>
          <w:noProof/>
          <w:szCs w:val="24"/>
        </w:rPr>
        <w:t>75</w:t>
      </w:r>
      <w:r w:rsidRPr="00946A0A">
        <w:rPr>
          <w:noProof/>
          <w:szCs w:val="24"/>
        </w:rPr>
        <w:t>(4), 877–887. https://doi.org/10.1161/01.CIR.75.4.877</w:t>
      </w:r>
    </w:p>
    <w:p w14:paraId="72306171"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Inoue, H., &amp; Zipes, D. P. (1988). Time course of denervation of efferent sympathetic and vagal nerves after occlusion of the coronary artery in the canine heart. </w:t>
      </w:r>
      <w:r w:rsidRPr="00946A0A">
        <w:rPr>
          <w:i/>
          <w:iCs/>
          <w:noProof/>
          <w:szCs w:val="24"/>
        </w:rPr>
        <w:t>Circulation Research</w:t>
      </w:r>
      <w:r w:rsidRPr="00946A0A">
        <w:rPr>
          <w:noProof/>
          <w:szCs w:val="24"/>
        </w:rPr>
        <w:t xml:space="preserve">, </w:t>
      </w:r>
      <w:r w:rsidRPr="00946A0A">
        <w:rPr>
          <w:i/>
          <w:iCs/>
          <w:noProof/>
          <w:szCs w:val="24"/>
        </w:rPr>
        <w:t>62</w:t>
      </w:r>
      <w:r w:rsidRPr="00946A0A">
        <w:rPr>
          <w:noProof/>
          <w:szCs w:val="24"/>
        </w:rPr>
        <w:t>(6), 1111–1120. Retrieved from http://www.ncbi.nlm.nih.gov/pubmed/3383360</w:t>
      </w:r>
    </w:p>
    <w:p w14:paraId="45172B5B"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Kuntz, A. (1911). The evolution of the sympathetic nervous system in vertebrates. </w:t>
      </w:r>
      <w:r w:rsidRPr="00946A0A">
        <w:rPr>
          <w:i/>
          <w:iCs/>
          <w:noProof/>
          <w:szCs w:val="24"/>
        </w:rPr>
        <w:t>The Journal of Comparative Neurology</w:t>
      </w:r>
      <w:r w:rsidRPr="00946A0A">
        <w:rPr>
          <w:noProof/>
          <w:szCs w:val="24"/>
        </w:rPr>
        <w:t xml:space="preserve">, </w:t>
      </w:r>
      <w:r w:rsidRPr="00946A0A">
        <w:rPr>
          <w:i/>
          <w:iCs/>
          <w:noProof/>
          <w:szCs w:val="24"/>
        </w:rPr>
        <w:t>21</w:t>
      </w:r>
      <w:r w:rsidRPr="00946A0A">
        <w:rPr>
          <w:noProof/>
          <w:szCs w:val="24"/>
        </w:rPr>
        <w:t>(3), 215–236. https://doi.org/10.1002/cne.900210302</w:t>
      </w:r>
    </w:p>
    <w:p w14:paraId="24E70CEA"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Lever, J. D., Ahmed, M., &amp; Irvine, G. (1965). Neuromuscular and intercellular relationships in the coronary arterioles. A morphological and quantitative study by light and electron microscopy. </w:t>
      </w:r>
      <w:r w:rsidRPr="00946A0A">
        <w:rPr>
          <w:i/>
          <w:iCs/>
          <w:noProof/>
          <w:szCs w:val="24"/>
        </w:rPr>
        <w:t>Journal of Anatomy</w:t>
      </w:r>
      <w:r w:rsidRPr="00946A0A">
        <w:rPr>
          <w:noProof/>
          <w:szCs w:val="24"/>
        </w:rPr>
        <w:t xml:space="preserve">, </w:t>
      </w:r>
      <w:r w:rsidRPr="00946A0A">
        <w:rPr>
          <w:i/>
          <w:iCs/>
          <w:noProof/>
          <w:szCs w:val="24"/>
        </w:rPr>
        <w:t>99</w:t>
      </w:r>
      <w:r w:rsidRPr="00946A0A">
        <w:rPr>
          <w:noProof/>
          <w:szCs w:val="24"/>
        </w:rPr>
        <w:t>(Pt 4), 829–840. Retrieved from http://www.ncbi.nlm.nih.gov/pubmed/4160131</w:t>
      </w:r>
    </w:p>
    <w:p w14:paraId="4EE73217"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Liao, Z., Lockhead, D., Larson, E. D., &amp; Proenza, C. (2010). Phosphorylation and modulation of hyperpolarization-activated HCN4 channels by protein kinase A in the mouse sinoatrial node. </w:t>
      </w:r>
      <w:r w:rsidRPr="00946A0A">
        <w:rPr>
          <w:i/>
          <w:iCs/>
          <w:noProof/>
          <w:szCs w:val="24"/>
        </w:rPr>
        <w:t>The Journal of General Physiology</w:t>
      </w:r>
      <w:r w:rsidRPr="00946A0A">
        <w:rPr>
          <w:noProof/>
          <w:szCs w:val="24"/>
        </w:rPr>
        <w:t xml:space="preserve">, </w:t>
      </w:r>
      <w:r w:rsidRPr="00946A0A">
        <w:rPr>
          <w:i/>
          <w:iCs/>
          <w:noProof/>
          <w:szCs w:val="24"/>
        </w:rPr>
        <w:t>136</w:t>
      </w:r>
      <w:r w:rsidRPr="00946A0A">
        <w:rPr>
          <w:noProof/>
          <w:szCs w:val="24"/>
        </w:rPr>
        <w:t>(3), 247–258. https://doi.org/10.1085/jgp.201010488</w:t>
      </w:r>
    </w:p>
    <w:p w14:paraId="16798854"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Liu, Y., Yue, W. S., Liao, S. Y., Zhang, Y., Au, K. W., Shuto, C., … Tse, H. F. (2012). Thoracic spinal cord stimulation improves cardiac contractile function and myocardial oxygen consumption in a porcine model of ischemic heart failure. </w:t>
      </w:r>
      <w:r w:rsidRPr="00946A0A">
        <w:rPr>
          <w:i/>
          <w:iCs/>
          <w:noProof/>
          <w:szCs w:val="24"/>
        </w:rPr>
        <w:t>Journal of Cardiovascular Electrophysiology</w:t>
      </w:r>
      <w:r w:rsidRPr="00946A0A">
        <w:rPr>
          <w:noProof/>
          <w:szCs w:val="24"/>
        </w:rPr>
        <w:t xml:space="preserve">, </w:t>
      </w:r>
      <w:r w:rsidRPr="00946A0A">
        <w:rPr>
          <w:i/>
          <w:iCs/>
          <w:noProof/>
          <w:szCs w:val="24"/>
        </w:rPr>
        <w:t>23</w:t>
      </w:r>
      <w:r w:rsidRPr="00946A0A">
        <w:rPr>
          <w:noProof/>
          <w:szCs w:val="24"/>
        </w:rPr>
        <w:t>(5), 534–540. https://doi.org/10.1111/j.1540-8167.2011.02230.x</w:t>
      </w:r>
    </w:p>
    <w:p w14:paraId="4F6FCE8A"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Lo, L. W., Scherlag, B. J., Chang, H. Y., Lin, Y. J., Chen, S. A., &amp; Po, S. S. (2013). Paradoxical long-term proarrhythmic effects after ablating the head station ganglionated plexi of the vagal innervation to the heart. </w:t>
      </w:r>
      <w:r w:rsidRPr="00946A0A">
        <w:rPr>
          <w:i/>
          <w:iCs/>
          <w:noProof/>
          <w:szCs w:val="24"/>
        </w:rPr>
        <w:t>Heart Rhythm</w:t>
      </w:r>
      <w:r w:rsidRPr="00946A0A">
        <w:rPr>
          <w:noProof/>
          <w:szCs w:val="24"/>
        </w:rPr>
        <w:t xml:space="preserve">, </w:t>
      </w:r>
      <w:r w:rsidRPr="00946A0A">
        <w:rPr>
          <w:i/>
          <w:iCs/>
          <w:noProof/>
          <w:szCs w:val="24"/>
        </w:rPr>
        <w:t>10</w:t>
      </w:r>
      <w:r w:rsidRPr="00946A0A">
        <w:rPr>
          <w:noProof/>
          <w:szCs w:val="24"/>
        </w:rPr>
        <w:t>(5), 751–757. https://doi.org/10.1016/j.hrthm.2013.01.030</w:t>
      </w:r>
    </w:p>
    <w:p w14:paraId="0F535DAD"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Lobato, E. B., Kern, K. B., Paige, G. B., Brown, M., &amp; Sulek, C. A. (2000). Differential effects of right versus left stellate ganglion block on left ventricular function in humans: an echocardiographic analysis. </w:t>
      </w:r>
      <w:r w:rsidRPr="00946A0A">
        <w:rPr>
          <w:i/>
          <w:iCs/>
          <w:noProof/>
          <w:szCs w:val="24"/>
        </w:rPr>
        <w:t>Journal of Clinical Anesthesia</w:t>
      </w:r>
      <w:r w:rsidRPr="00946A0A">
        <w:rPr>
          <w:noProof/>
          <w:szCs w:val="24"/>
        </w:rPr>
        <w:t xml:space="preserve">, </w:t>
      </w:r>
      <w:r w:rsidRPr="00946A0A">
        <w:rPr>
          <w:i/>
          <w:iCs/>
          <w:noProof/>
          <w:szCs w:val="24"/>
        </w:rPr>
        <w:t>12</w:t>
      </w:r>
      <w:r w:rsidRPr="00946A0A">
        <w:rPr>
          <w:noProof/>
          <w:szCs w:val="24"/>
        </w:rPr>
        <w:t>(4), 315–318. Retrieved from http://www.ncbi.nlm.nih.gov/pubmed/10960205</w:t>
      </w:r>
    </w:p>
    <w:p w14:paraId="0C3D6BA6"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Lown, B. (1979). Sudden cardiac death -- 1978. </w:t>
      </w:r>
      <w:r w:rsidRPr="00946A0A">
        <w:rPr>
          <w:i/>
          <w:iCs/>
          <w:noProof/>
          <w:szCs w:val="24"/>
        </w:rPr>
        <w:t>Circulation</w:t>
      </w:r>
      <w:r w:rsidRPr="00946A0A">
        <w:rPr>
          <w:noProof/>
          <w:szCs w:val="24"/>
        </w:rPr>
        <w:t xml:space="preserve">, </w:t>
      </w:r>
      <w:r w:rsidRPr="00946A0A">
        <w:rPr>
          <w:i/>
          <w:iCs/>
          <w:noProof/>
          <w:szCs w:val="24"/>
        </w:rPr>
        <w:t>60</w:t>
      </w:r>
      <w:r w:rsidRPr="00946A0A">
        <w:rPr>
          <w:noProof/>
          <w:szCs w:val="24"/>
        </w:rPr>
        <w:t>(7), 1593–1599. https://doi.org/10.1161/01.CIR.60.7.1593</w:t>
      </w:r>
    </w:p>
    <w:p w14:paraId="2B5782D1"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Lu, Z., Scherlag, B. J., Lin, J., Yu, L., Guo, J. H., Niu, G., … Po, S. S. (2009). Autonomic mechanism for initiation of rapid firing from atria and pulmonary veins: Evidence by ablation of ganglionated plexi. </w:t>
      </w:r>
      <w:r w:rsidRPr="00946A0A">
        <w:rPr>
          <w:i/>
          <w:iCs/>
          <w:noProof/>
          <w:szCs w:val="24"/>
        </w:rPr>
        <w:t>Cardiovascular Research</w:t>
      </w:r>
      <w:r w:rsidRPr="00946A0A">
        <w:rPr>
          <w:noProof/>
          <w:szCs w:val="24"/>
        </w:rPr>
        <w:t xml:space="preserve">, </w:t>
      </w:r>
      <w:r w:rsidRPr="00946A0A">
        <w:rPr>
          <w:i/>
          <w:iCs/>
          <w:noProof/>
          <w:szCs w:val="24"/>
        </w:rPr>
        <w:t>84</w:t>
      </w:r>
      <w:r w:rsidRPr="00946A0A">
        <w:rPr>
          <w:noProof/>
          <w:szCs w:val="24"/>
        </w:rPr>
        <w:t>(2), 245–252. https://doi.org/10.1093/cvr/cvp194</w:t>
      </w:r>
    </w:p>
    <w:p w14:paraId="574258A7"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Malliani, A., Recordati, G., &amp; Schwartz, P. J. (1973). Nervous activity of afferent cardiac sympathetic fibres with atrial and ventricular endings. </w:t>
      </w:r>
      <w:r w:rsidRPr="00946A0A">
        <w:rPr>
          <w:i/>
          <w:iCs/>
          <w:noProof/>
          <w:szCs w:val="24"/>
        </w:rPr>
        <w:t>The Journal of Physiology</w:t>
      </w:r>
      <w:r w:rsidRPr="00946A0A">
        <w:rPr>
          <w:noProof/>
          <w:szCs w:val="24"/>
        </w:rPr>
        <w:t xml:space="preserve">, </w:t>
      </w:r>
      <w:r w:rsidRPr="00946A0A">
        <w:rPr>
          <w:i/>
          <w:iCs/>
          <w:noProof/>
          <w:szCs w:val="24"/>
        </w:rPr>
        <w:t>229</w:t>
      </w:r>
      <w:r w:rsidRPr="00946A0A">
        <w:rPr>
          <w:noProof/>
          <w:szCs w:val="24"/>
        </w:rPr>
        <w:t>(2), 457–469. https://doi.org/10.1113/jphysiol.1973.sp010147</w:t>
      </w:r>
    </w:p>
    <w:p w14:paraId="274FD882"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Malliani, Alberto, Pagani, M., Pizzinelli, P., Furlan, R., &amp; Guzzetti, S. (1983). Cardiovascular reflexes mediated by sympathetic afferent fibers. </w:t>
      </w:r>
      <w:r w:rsidRPr="00946A0A">
        <w:rPr>
          <w:i/>
          <w:iCs/>
          <w:noProof/>
          <w:szCs w:val="24"/>
        </w:rPr>
        <w:t>Journal of the Autonomic Nervous System</w:t>
      </w:r>
      <w:r w:rsidRPr="00946A0A">
        <w:rPr>
          <w:noProof/>
          <w:szCs w:val="24"/>
        </w:rPr>
        <w:t xml:space="preserve">, </w:t>
      </w:r>
      <w:r w:rsidRPr="00946A0A">
        <w:rPr>
          <w:i/>
          <w:iCs/>
          <w:noProof/>
          <w:szCs w:val="24"/>
        </w:rPr>
        <w:t>7</w:t>
      </w:r>
      <w:r w:rsidRPr="00946A0A">
        <w:rPr>
          <w:noProof/>
          <w:szCs w:val="24"/>
        </w:rPr>
        <w:t>(3–4), 295–301. https://doi.org/10.1016/0165-1838(83)90082-6</w:t>
      </w:r>
    </w:p>
    <w:p w14:paraId="3D31C4E6"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Malpas, S. (1998). The rhythmicity of sympathetic nerve activity. </w:t>
      </w:r>
      <w:r w:rsidRPr="00946A0A">
        <w:rPr>
          <w:i/>
          <w:iCs/>
          <w:noProof/>
          <w:szCs w:val="24"/>
        </w:rPr>
        <w:t>Progress in Neurobiology</w:t>
      </w:r>
      <w:r w:rsidRPr="00946A0A">
        <w:rPr>
          <w:noProof/>
          <w:szCs w:val="24"/>
        </w:rPr>
        <w:t xml:space="preserve">, </w:t>
      </w:r>
      <w:r w:rsidRPr="00946A0A">
        <w:rPr>
          <w:i/>
          <w:iCs/>
          <w:noProof/>
          <w:szCs w:val="24"/>
        </w:rPr>
        <w:t>56</w:t>
      </w:r>
      <w:r w:rsidRPr="00946A0A">
        <w:rPr>
          <w:noProof/>
          <w:szCs w:val="24"/>
        </w:rPr>
        <w:t>(1), 65–96. https://doi.org/10.1016/S0301-0082(98)00030-6</w:t>
      </w:r>
    </w:p>
    <w:p w14:paraId="395B84F2"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Martins, J. B., &amp; Zipes, D. P. (1980). Effects of sympathetic and vagal nerves on recovery properties of the endocardium and epicardium of the canine left ventricle. </w:t>
      </w:r>
      <w:r w:rsidRPr="00946A0A">
        <w:rPr>
          <w:i/>
          <w:iCs/>
          <w:noProof/>
          <w:szCs w:val="24"/>
        </w:rPr>
        <w:t>Circulation Research</w:t>
      </w:r>
      <w:r w:rsidRPr="00946A0A">
        <w:rPr>
          <w:noProof/>
          <w:szCs w:val="24"/>
        </w:rPr>
        <w:t xml:space="preserve">, </w:t>
      </w:r>
      <w:r w:rsidRPr="00946A0A">
        <w:rPr>
          <w:i/>
          <w:iCs/>
          <w:noProof/>
          <w:szCs w:val="24"/>
        </w:rPr>
        <w:t>46</w:t>
      </w:r>
      <w:r w:rsidRPr="00946A0A">
        <w:rPr>
          <w:noProof/>
          <w:szCs w:val="24"/>
        </w:rPr>
        <w:t>(1), 100–110. https://doi.org/10.1161/01.RES.46.1.100</w:t>
      </w:r>
    </w:p>
    <w:p w14:paraId="07080625"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McMahon, N. C., Drinkhill, M. J., &amp; Hainsworth, R. (1996). Vascular responses to stimulation of carotid, aortic and coronary artery baroreceptors with pulsatile and non-pulsatile pressures in anaesthetized dogs. </w:t>
      </w:r>
      <w:r w:rsidRPr="00946A0A">
        <w:rPr>
          <w:i/>
          <w:iCs/>
          <w:noProof/>
          <w:szCs w:val="24"/>
        </w:rPr>
        <w:t>Experimental Physiology</w:t>
      </w:r>
      <w:r w:rsidRPr="00946A0A">
        <w:rPr>
          <w:noProof/>
          <w:szCs w:val="24"/>
        </w:rPr>
        <w:t xml:space="preserve">, </w:t>
      </w:r>
      <w:r w:rsidRPr="00946A0A">
        <w:rPr>
          <w:i/>
          <w:iCs/>
          <w:noProof/>
          <w:szCs w:val="24"/>
        </w:rPr>
        <w:t>81</w:t>
      </w:r>
      <w:r w:rsidRPr="00946A0A">
        <w:rPr>
          <w:noProof/>
          <w:szCs w:val="24"/>
        </w:rPr>
        <w:t>(6), 969–981. https://doi.org/10.1113/expphysiol.1996.sp003997</w:t>
      </w:r>
    </w:p>
    <w:p w14:paraId="59E05ED4"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Minisi, A J, &amp; Thames, M. D. (1993). Distribution of left ventricular sympathetic afferents demonstrated by reflex responses to transmural myocardial ischemia and to intracoronary and epicardial bradykinin. </w:t>
      </w:r>
      <w:r w:rsidRPr="00946A0A">
        <w:rPr>
          <w:i/>
          <w:iCs/>
          <w:noProof/>
          <w:szCs w:val="24"/>
        </w:rPr>
        <w:t>Circulation</w:t>
      </w:r>
      <w:r w:rsidRPr="00946A0A">
        <w:rPr>
          <w:noProof/>
          <w:szCs w:val="24"/>
        </w:rPr>
        <w:t xml:space="preserve">, </w:t>
      </w:r>
      <w:r w:rsidRPr="00946A0A">
        <w:rPr>
          <w:i/>
          <w:iCs/>
          <w:noProof/>
          <w:szCs w:val="24"/>
        </w:rPr>
        <w:t>87</w:t>
      </w:r>
      <w:r w:rsidRPr="00946A0A">
        <w:rPr>
          <w:noProof/>
          <w:szCs w:val="24"/>
        </w:rPr>
        <w:t>(1), 240–246. Retrieved from http://www.ncbi.nlm.nih.gov/pubmed/8419013</w:t>
      </w:r>
    </w:p>
    <w:p w14:paraId="0FA2DD5C"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Minisi, Anthony J, &amp; Thames, M. D. (1991). Activation of cardiac sympathetic afferents during coronary occlusion. Evidence for reflex activation of sympathetic nervous system during transmural myocardial ischemia in the dog. </w:t>
      </w:r>
      <w:r w:rsidRPr="00946A0A">
        <w:rPr>
          <w:i/>
          <w:iCs/>
          <w:noProof/>
          <w:szCs w:val="24"/>
        </w:rPr>
        <w:t>Circulation</w:t>
      </w:r>
      <w:r w:rsidRPr="00946A0A">
        <w:rPr>
          <w:noProof/>
          <w:szCs w:val="24"/>
        </w:rPr>
        <w:t xml:space="preserve">, </w:t>
      </w:r>
      <w:r w:rsidRPr="00946A0A">
        <w:rPr>
          <w:i/>
          <w:iCs/>
          <w:noProof/>
          <w:szCs w:val="24"/>
        </w:rPr>
        <w:t>84</w:t>
      </w:r>
      <w:r w:rsidRPr="00946A0A">
        <w:rPr>
          <w:noProof/>
          <w:szCs w:val="24"/>
        </w:rPr>
        <w:t>(1), 357–367. https://doi.org/10.1161/01.CIR.84.1.357</w:t>
      </w:r>
    </w:p>
    <w:p w14:paraId="7612CCF0"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Morozumi, T., Kusuoka, H., Fukuchi, K., Tani, A., Uehara, T., Matsuda, S., … Nishimura, T. (1997). Myocardial iodine-123-metaiodobenzylguanidine images and autonomic nerve activity in normal subjects. </w:t>
      </w:r>
      <w:r w:rsidRPr="00946A0A">
        <w:rPr>
          <w:i/>
          <w:iCs/>
          <w:noProof/>
          <w:szCs w:val="24"/>
        </w:rPr>
        <w:t>Journal of Nuclear Medicine : Official Publication, Society of Nuclear Medicine</w:t>
      </w:r>
      <w:r w:rsidRPr="00946A0A">
        <w:rPr>
          <w:noProof/>
          <w:szCs w:val="24"/>
        </w:rPr>
        <w:t xml:space="preserve">, </w:t>
      </w:r>
      <w:r w:rsidRPr="00946A0A">
        <w:rPr>
          <w:i/>
          <w:iCs/>
          <w:noProof/>
          <w:szCs w:val="24"/>
        </w:rPr>
        <w:t>38</w:t>
      </w:r>
      <w:r w:rsidRPr="00946A0A">
        <w:rPr>
          <w:noProof/>
          <w:szCs w:val="24"/>
        </w:rPr>
        <w:t xml:space="preserve">(1), 49–52. Retrieved from </w:t>
      </w:r>
      <w:r w:rsidRPr="00946A0A">
        <w:rPr>
          <w:noProof/>
          <w:szCs w:val="24"/>
        </w:rPr>
        <w:lastRenderedPageBreak/>
        <w:t>http://www.ncbi.nlm.nih.gov/pubmed/8998149</w:t>
      </w:r>
    </w:p>
    <w:p w14:paraId="4A4D0E12"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Murphree, S. S., &amp; Saffitz, J. E. (1988). Delineation of the distribution of beta-adrenergic receptor subtypes in canine myocardium. </w:t>
      </w:r>
      <w:r w:rsidRPr="00946A0A">
        <w:rPr>
          <w:i/>
          <w:iCs/>
          <w:noProof/>
          <w:szCs w:val="24"/>
        </w:rPr>
        <w:t>Circulation Research</w:t>
      </w:r>
      <w:r w:rsidRPr="00946A0A">
        <w:rPr>
          <w:noProof/>
          <w:szCs w:val="24"/>
        </w:rPr>
        <w:t xml:space="preserve">, </w:t>
      </w:r>
      <w:r w:rsidRPr="00946A0A">
        <w:rPr>
          <w:i/>
          <w:iCs/>
          <w:noProof/>
          <w:szCs w:val="24"/>
        </w:rPr>
        <w:t>63</w:t>
      </w:r>
      <w:r w:rsidRPr="00946A0A">
        <w:rPr>
          <w:noProof/>
          <w:szCs w:val="24"/>
        </w:rPr>
        <w:t>(1), 117–125. Retrieved from http://www.ncbi.nlm.nih.gov/pubmed/2838202</w:t>
      </w:r>
    </w:p>
    <w:p w14:paraId="09219E30"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Neely, B. H., &amp; Hageman, G. R. (1990). Differential cardiac sympathetic activity during acute myocardial ischemia. </w:t>
      </w:r>
      <w:r w:rsidRPr="00946A0A">
        <w:rPr>
          <w:i/>
          <w:iCs/>
          <w:noProof/>
          <w:szCs w:val="24"/>
        </w:rPr>
        <w:t>The American Journal of Physiology</w:t>
      </w:r>
      <w:r w:rsidRPr="00946A0A">
        <w:rPr>
          <w:noProof/>
          <w:szCs w:val="24"/>
        </w:rPr>
        <w:t xml:space="preserve">, </w:t>
      </w:r>
      <w:r w:rsidRPr="00946A0A">
        <w:rPr>
          <w:i/>
          <w:iCs/>
          <w:noProof/>
          <w:szCs w:val="24"/>
        </w:rPr>
        <w:t>258</w:t>
      </w:r>
      <w:r w:rsidRPr="00946A0A">
        <w:rPr>
          <w:noProof/>
          <w:szCs w:val="24"/>
        </w:rPr>
        <w:t>(5 Pt 2), H1534-41. https://doi.org/10.1152/ajpheart.1990.258.5.H1534</w:t>
      </w:r>
    </w:p>
    <w:p w14:paraId="69BE3C26"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Oakes, P. C., Fisahn, C., Iwanaga, J., DiLorenzo, D., Oskouian, R. J., &amp; Tubbs, R. S. (2016). A history of the autonomic nervous system: part II: from Reil to the modern era. </w:t>
      </w:r>
      <w:r w:rsidRPr="00946A0A">
        <w:rPr>
          <w:i/>
          <w:iCs/>
          <w:noProof/>
          <w:szCs w:val="24"/>
        </w:rPr>
        <w:t>Child’s Nervous System</w:t>
      </w:r>
      <w:r w:rsidRPr="00946A0A">
        <w:rPr>
          <w:noProof/>
          <w:szCs w:val="24"/>
        </w:rPr>
        <w:t>, Vol. 32, pp. 2309–2315. https://doi.org/10.1007/s00381-016-3247-3</w:t>
      </w:r>
    </w:p>
    <w:p w14:paraId="42167E28"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Opthof, T., Misier, A. R., Coronel, R., Vermeulen, J. T., Verberne, H. J., Frank, R. G., … Janse, M. J. (1991). Dispersion of refractoriness in canine ventricular myocardium. Effects of sympathetic stimulation. </w:t>
      </w:r>
      <w:r w:rsidRPr="00946A0A">
        <w:rPr>
          <w:i/>
          <w:iCs/>
          <w:noProof/>
          <w:szCs w:val="24"/>
        </w:rPr>
        <w:t>Circulation Research</w:t>
      </w:r>
      <w:r w:rsidRPr="00946A0A">
        <w:rPr>
          <w:noProof/>
          <w:szCs w:val="24"/>
        </w:rPr>
        <w:t xml:space="preserve">, </w:t>
      </w:r>
      <w:r w:rsidRPr="00946A0A">
        <w:rPr>
          <w:i/>
          <w:iCs/>
          <w:noProof/>
          <w:szCs w:val="24"/>
        </w:rPr>
        <w:t>68</w:t>
      </w:r>
      <w:r w:rsidRPr="00946A0A">
        <w:rPr>
          <w:noProof/>
          <w:szCs w:val="24"/>
        </w:rPr>
        <w:t>(5), 1204–1215. Retrieved from http://www.ncbi.nlm.nih.gov/pubmed/2018987</w:t>
      </w:r>
    </w:p>
    <w:p w14:paraId="73F2A423"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Pagani, M., Pizzinelli, P., Bergamaschi, M., &amp; Malliani, A. (1982). A positive feedback sympathetic pressor reflex during stretch of the thoracic aorta in conscious dogs. </w:t>
      </w:r>
      <w:r w:rsidRPr="00946A0A">
        <w:rPr>
          <w:i/>
          <w:iCs/>
          <w:noProof/>
          <w:szCs w:val="24"/>
        </w:rPr>
        <w:t>Circulation Research</w:t>
      </w:r>
      <w:r w:rsidRPr="00946A0A">
        <w:rPr>
          <w:noProof/>
          <w:szCs w:val="24"/>
        </w:rPr>
        <w:t xml:space="preserve">, </w:t>
      </w:r>
      <w:r w:rsidRPr="00946A0A">
        <w:rPr>
          <w:i/>
          <w:iCs/>
          <w:noProof/>
          <w:szCs w:val="24"/>
        </w:rPr>
        <w:t>50</w:t>
      </w:r>
      <w:r w:rsidRPr="00946A0A">
        <w:rPr>
          <w:noProof/>
          <w:szCs w:val="24"/>
        </w:rPr>
        <w:t>(1), 125–132. Retrieved from http://www.ncbi.nlm.nih.gov/pubmed/6119167</w:t>
      </w:r>
    </w:p>
    <w:p w14:paraId="3E8FCA3A"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Pardini, B. J., Lund, D. D., &amp; Schmid, P. G. (1989). Organization of the sympathetic postganglionic innervation of the rat heart. </w:t>
      </w:r>
      <w:r w:rsidRPr="00946A0A">
        <w:rPr>
          <w:i/>
          <w:iCs/>
          <w:noProof/>
          <w:szCs w:val="24"/>
        </w:rPr>
        <w:t>Journal of the Autonomic Nervous System</w:t>
      </w:r>
      <w:r w:rsidRPr="00946A0A">
        <w:rPr>
          <w:noProof/>
          <w:szCs w:val="24"/>
        </w:rPr>
        <w:t xml:space="preserve">, </w:t>
      </w:r>
      <w:r w:rsidRPr="00946A0A">
        <w:rPr>
          <w:i/>
          <w:iCs/>
          <w:noProof/>
          <w:szCs w:val="24"/>
        </w:rPr>
        <w:t>28</w:t>
      </w:r>
      <w:r w:rsidRPr="00946A0A">
        <w:rPr>
          <w:noProof/>
          <w:szCs w:val="24"/>
        </w:rPr>
        <w:t>(3), 193–201. https://doi.org/10.1016/0165-1838(89)90146-X</w:t>
      </w:r>
    </w:p>
    <w:p w14:paraId="2D4DE21F"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Patterson, E., Jackman, W. M., Beckman, K. J., Lazzara, R., Lockwood, D., Scherlag, B. J., … Po, S. (2007). Spontaneous pulmonary vein firing in man: relationship to tachycardia-pause early afterdepolarizations and triggered arrhythmia in canine pulmonary veins in vitro. </w:t>
      </w:r>
      <w:r w:rsidRPr="00946A0A">
        <w:rPr>
          <w:i/>
          <w:iCs/>
          <w:noProof/>
          <w:szCs w:val="24"/>
        </w:rPr>
        <w:t>Journal of Cardiovascular Electrophysiology</w:t>
      </w:r>
      <w:r w:rsidRPr="00946A0A">
        <w:rPr>
          <w:noProof/>
          <w:szCs w:val="24"/>
        </w:rPr>
        <w:t xml:space="preserve">, </w:t>
      </w:r>
      <w:r w:rsidRPr="00946A0A">
        <w:rPr>
          <w:i/>
          <w:iCs/>
          <w:noProof/>
          <w:szCs w:val="24"/>
        </w:rPr>
        <w:t>18</w:t>
      </w:r>
      <w:r w:rsidRPr="00946A0A">
        <w:rPr>
          <w:noProof/>
          <w:szCs w:val="24"/>
        </w:rPr>
        <w:t>(10), 1067–1075. https://doi.org/10.1111/j.1540-8167.2007.00909.x</w:t>
      </w:r>
    </w:p>
    <w:p w14:paraId="1FE88AF1"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Pauza, D. H., Saburkina, I., Rysevaite, K., Inokaitis, H., Jokubauskas, M., Jalife, J., &amp; Pauziene, N. (2013). Neuroanatomy of the murine cardiac conduction system. </w:t>
      </w:r>
      <w:r w:rsidRPr="00946A0A">
        <w:rPr>
          <w:i/>
          <w:iCs/>
          <w:noProof/>
          <w:szCs w:val="24"/>
        </w:rPr>
        <w:t>Autonomic Neuroscience</w:t>
      </w:r>
      <w:r w:rsidRPr="00946A0A">
        <w:rPr>
          <w:noProof/>
          <w:szCs w:val="24"/>
        </w:rPr>
        <w:t xml:space="preserve">, </w:t>
      </w:r>
      <w:r w:rsidRPr="00946A0A">
        <w:rPr>
          <w:i/>
          <w:iCs/>
          <w:noProof/>
          <w:szCs w:val="24"/>
        </w:rPr>
        <w:t>176</w:t>
      </w:r>
      <w:r w:rsidRPr="00946A0A">
        <w:rPr>
          <w:noProof/>
          <w:szCs w:val="24"/>
        </w:rPr>
        <w:t>(1–2), 32–47. https://doi.org/10.1016/j.autneu.2013.01.006</w:t>
      </w:r>
    </w:p>
    <w:p w14:paraId="37270490"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Pauza, D. H., Skripka, V., Pauziene, N., &amp; Stropus, R. (2000). Morphology, distribution, and variability of the epicardiac neural ganglionated subplexuses in the human heart. </w:t>
      </w:r>
      <w:r w:rsidRPr="00946A0A">
        <w:rPr>
          <w:i/>
          <w:iCs/>
          <w:noProof/>
          <w:szCs w:val="24"/>
        </w:rPr>
        <w:t>Anatomical Record</w:t>
      </w:r>
      <w:r w:rsidRPr="00946A0A">
        <w:rPr>
          <w:noProof/>
          <w:szCs w:val="24"/>
        </w:rPr>
        <w:t xml:space="preserve">, </w:t>
      </w:r>
      <w:r w:rsidRPr="00946A0A">
        <w:rPr>
          <w:i/>
          <w:iCs/>
          <w:noProof/>
          <w:szCs w:val="24"/>
        </w:rPr>
        <w:t>259</w:t>
      </w:r>
      <w:r w:rsidRPr="00946A0A">
        <w:rPr>
          <w:noProof/>
          <w:szCs w:val="24"/>
        </w:rPr>
        <w:t>(4), 353–382. https://doi.org/10.1002/1097-0185(20000801)259:4&lt;353::AID-AR10&gt;3.0.CO;2-R</w:t>
      </w:r>
    </w:p>
    <w:p w14:paraId="6EE6C6F3"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Pauziene, N., Alaburda, P., Rysevaite-Kyguoliene, K., Pauza, A. G., Inokaitis, H., Masaityte, A., … Pauza, D. H. (2016). Innervation of the rabbit cardiac ventricles. </w:t>
      </w:r>
      <w:r w:rsidRPr="00946A0A">
        <w:rPr>
          <w:i/>
          <w:iCs/>
          <w:noProof/>
          <w:szCs w:val="24"/>
        </w:rPr>
        <w:t>Journal of Anatomy</w:t>
      </w:r>
      <w:r w:rsidRPr="00946A0A">
        <w:rPr>
          <w:noProof/>
          <w:szCs w:val="24"/>
        </w:rPr>
        <w:t xml:space="preserve">, </w:t>
      </w:r>
      <w:r w:rsidRPr="00946A0A">
        <w:rPr>
          <w:i/>
          <w:iCs/>
          <w:noProof/>
          <w:szCs w:val="24"/>
        </w:rPr>
        <w:t>228</w:t>
      </w:r>
      <w:r w:rsidRPr="00946A0A">
        <w:rPr>
          <w:noProof/>
          <w:szCs w:val="24"/>
        </w:rPr>
        <w:t>(1), 26–46. https://doi.org/10.1111/joa.12400</w:t>
      </w:r>
    </w:p>
    <w:p w14:paraId="266B52C9"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Pierpont, G. L., DeMaster, E. G., Reynolds, S., Pederson, J., &amp; Cohn, J. N. (1985). Ventricular myocardial catecholamines in primates. </w:t>
      </w:r>
      <w:r w:rsidRPr="00946A0A">
        <w:rPr>
          <w:i/>
          <w:iCs/>
          <w:noProof/>
          <w:szCs w:val="24"/>
        </w:rPr>
        <w:t>The Journal of Laboratory and Clinical Medicine</w:t>
      </w:r>
      <w:r w:rsidRPr="00946A0A">
        <w:rPr>
          <w:noProof/>
          <w:szCs w:val="24"/>
        </w:rPr>
        <w:t xml:space="preserve">, </w:t>
      </w:r>
      <w:r w:rsidRPr="00946A0A">
        <w:rPr>
          <w:i/>
          <w:iCs/>
          <w:noProof/>
          <w:szCs w:val="24"/>
        </w:rPr>
        <w:t>106</w:t>
      </w:r>
      <w:r w:rsidRPr="00946A0A">
        <w:rPr>
          <w:noProof/>
          <w:szCs w:val="24"/>
        </w:rPr>
        <w:t>(2), 205–210. Retrieved from http://www.ncbi.nlm.nih.gov/pubmed/4020248</w:t>
      </w:r>
    </w:p>
    <w:p w14:paraId="7E53C241"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Rosano, G. M. C., Tousoulis, D., McFadden, E., Clarke, J., Davies, G. J., &amp; Kaski, J. C. (2017). Effects of neuropeptide Y on coronary artery vasomotion in patients with microvascular angina. </w:t>
      </w:r>
      <w:r w:rsidRPr="00946A0A">
        <w:rPr>
          <w:i/>
          <w:iCs/>
          <w:noProof/>
          <w:szCs w:val="24"/>
        </w:rPr>
        <w:t>International Journal of Cardiology</w:t>
      </w:r>
      <w:r w:rsidRPr="00946A0A">
        <w:rPr>
          <w:noProof/>
          <w:szCs w:val="24"/>
        </w:rPr>
        <w:t xml:space="preserve">, </w:t>
      </w:r>
      <w:r w:rsidRPr="00946A0A">
        <w:rPr>
          <w:i/>
          <w:iCs/>
          <w:noProof/>
          <w:szCs w:val="24"/>
        </w:rPr>
        <w:t>238</w:t>
      </w:r>
      <w:r w:rsidRPr="00946A0A">
        <w:rPr>
          <w:noProof/>
          <w:szCs w:val="24"/>
        </w:rPr>
        <w:t>, 123–127. https://doi.org/10.1016/j.ijcard.2017.03.024</w:t>
      </w:r>
    </w:p>
    <w:p w14:paraId="6E5044A0"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Shan, J., Kushnir, A., Betzenhauser, M. J., Reiken, S., Li, J., Lehnart, S. E., … Marks, A. R. (2010). Phosphorylation of the ryanodine receptor mediates the cardiac fight or flight response in mice. </w:t>
      </w:r>
      <w:r w:rsidRPr="00946A0A">
        <w:rPr>
          <w:i/>
          <w:iCs/>
          <w:noProof/>
          <w:szCs w:val="24"/>
        </w:rPr>
        <w:t>Journal of Clinical Investigation</w:t>
      </w:r>
      <w:r w:rsidRPr="00946A0A">
        <w:rPr>
          <w:noProof/>
          <w:szCs w:val="24"/>
        </w:rPr>
        <w:t xml:space="preserve">, </w:t>
      </w:r>
      <w:r w:rsidRPr="00946A0A">
        <w:rPr>
          <w:i/>
          <w:iCs/>
          <w:noProof/>
          <w:szCs w:val="24"/>
        </w:rPr>
        <w:t>120</w:t>
      </w:r>
      <w:r w:rsidRPr="00946A0A">
        <w:rPr>
          <w:noProof/>
          <w:szCs w:val="24"/>
        </w:rPr>
        <w:t>(12), 4388–4398. https://doi.org/10.1172/JCI32726</w:t>
      </w:r>
    </w:p>
    <w:p w14:paraId="1865A8A3"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Shcherbakova, O. G., Hurt, C. M., Xiang, Y., Dell’Acqua, M. L., Zhang, Q., Tsien, R. W., &amp; Kobilka, B. K. (2007). Organization of β-adrenoceptor signaling compartments by sympathetic innervation of cardiac myocytes. </w:t>
      </w:r>
      <w:r w:rsidRPr="00946A0A">
        <w:rPr>
          <w:i/>
          <w:iCs/>
          <w:noProof/>
          <w:szCs w:val="24"/>
        </w:rPr>
        <w:t>Journal of Cell Biology</w:t>
      </w:r>
      <w:r w:rsidRPr="00946A0A">
        <w:rPr>
          <w:noProof/>
          <w:szCs w:val="24"/>
        </w:rPr>
        <w:t xml:space="preserve">, </w:t>
      </w:r>
      <w:r w:rsidRPr="00946A0A">
        <w:rPr>
          <w:i/>
          <w:iCs/>
          <w:noProof/>
          <w:szCs w:val="24"/>
        </w:rPr>
        <w:t>176</w:t>
      </w:r>
      <w:r w:rsidRPr="00946A0A">
        <w:rPr>
          <w:noProof/>
          <w:szCs w:val="24"/>
        </w:rPr>
        <w:t>(4), 521–533. https://doi.org/10.1083/jcb.200604167</w:t>
      </w:r>
    </w:p>
    <w:p w14:paraId="0F032818"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Shimizu, W., &amp; Antzelevitch, C. (1998). Cellular basis for the ECG features of the LQT1 form of the long-QT syndrome: effects of beta-adrenergic agonists and antagonists and sodium channel blockers on transmural dispersion of repolarization and torsade de pointes. </w:t>
      </w:r>
      <w:r w:rsidRPr="00946A0A">
        <w:rPr>
          <w:i/>
          <w:iCs/>
          <w:noProof/>
          <w:szCs w:val="24"/>
        </w:rPr>
        <w:t>Circulation</w:t>
      </w:r>
      <w:r w:rsidRPr="00946A0A">
        <w:rPr>
          <w:noProof/>
          <w:szCs w:val="24"/>
        </w:rPr>
        <w:t xml:space="preserve">, </w:t>
      </w:r>
      <w:r w:rsidRPr="00946A0A">
        <w:rPr>
          <w:i/>
          <w:iCs/>
          <w:noProof/>
          <w:szCs w:val="24"/>
        </w:rPr>
        <w:t>98</w:t>
      </w:r>
      <w:r w:rsidRPr="00946A0A">
        <w:rPr>
          <w:noProof/>
          <w:szCs w:val="24"/>
        </w:rPr>
        <w:t>(21), 2314–2322. Retrieved from http://www.ncbi.nlm.nih.gov/pubmed/9826320</w:t>
      </w:r>
    </w:p>
    <w:p w14:paraId="0725E103"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Singh, S., Sayers, S., Walter, J. S., Thomas, D., Dieter, R. S., Nee, L. M., &amp; Wurster, R. D. (2013). Hypertrophy of neurons within cardiac ganglia in human, canine, and rat heart failure: the potential role of nerve growth factor. </w:t>
      </w:r>
      <w:r w:rsidRPr="00946A0A">
        <w:rPr>
          <w:i/>
          <w:iCs/>
          <w:noProof/>
          <w:szCs w:val="24"/>
        </w:rPr>
        <w:t>Journal of the American Heart Association</w:t>
      </w:r>
      <w:r w:rsidRPr="00946A0A">
        <w:rPr>
          <w:noProof/>
          <w:szCs w:val="24"/>
        </w:rPr>
        <w:t xml:space="preserve">, </w:t>
      </w:r>
      <w:r w:rsidRPr="00946A0A">
        <w:rPr>
          <w:i/>
          <w:iCs/>
          <w:noProof/>
          <w:szCs w:val="24"/>
        </w:rPr>
        <w:t>2</w:t>
      </w:r>
      <w:r w:rsidRPr="00946A0A">
        <w:rPr>
          <w:noProof/>
          <w:szCs w:val="24"/>
        </w:rPr>
        <w:t>(4). https://doi.org/10.1161/JAHA.113.000210</w:t>
      </w:r>
    </w:p>
    <w:p w14:paraId="5335DDB8"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Stee, E. W. Van. (1978). Autonomic Innervation of the Heart. </w:t>
      </w:r>
      <w:r w:rsidRPr="00946A0A">
        <w:rPr>
          <w:i/>
          <w:iCs/>
          <w:noProof/>
          <w:szCs w:val="24"/>
        </w:rPr>
        <w:t>Environmental Health Perspectives</w:t>
      </w:r>
      <w:r w:rsidRPr="00946A0A">
        <w:rPr>
          <w:noProof/>
          <w:szCs w:val="24"/>
        </w:rPr>
        <w:t xml:space="preserve">, </w:t>
      </w:r>
      <w:r w:rsidRPr="00946A0A">
        <w:rPr>
          <w:i/>
          <w:iCs/>
          <w:noProof/>
          <w:szCs w:val="24"/>
        </w:rPr>
        <w:t>26</w:t>
      </w:r>
      <w:r w:rsidRPr="00946A0A">
        <w:rPr>
          <w:noProof/>
          <w:szCs w:val="24"/>
        </w:rPr>
        <w:t>, 151. https://doi.org/10.2307/3428837</w:t>
      </w:r>
    </w:p>
    <w:p w14:paraId="5487CD6F"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Tomita, T., Takei, M., Saikawa, Y., Hanaoka, T., Uchikawa, S.-I., Tsutsui, H., … Kubo, K. (2003). Role of autonomic tone in the initiation and termination of paroxysmal atrial fibrillation in patients without structural </w:t>
      </w:r>
      <w:r w:rsidRPr="00946A0A">
        <w:rPr>
          <w:noProof/>
          <w:szCs w:val="24"/>
        </w:rPr>
        <w:lastRenderedPageBreak/>
        <w:t xml:space="preserve">heart disease. </w:t>
      </w:r>
      <w:r w:rsidRPr="00946A0A">
        <w:rPr>
          <w:i/>
          <w:iCs/>
          <w:noProof/>
          <w:szCs w:val="24"/>
        </w:rPr>
        <w:t>Journal of Cardiovascular Electrophysiology</w:t>
      </w:r>
      <w:r w:rsidRPr="00946A0A">
        <w:rPr>
          <w:noProof/>
          <w:szCs w:val="24"/>
        </w:rPr>
        <w:t xml:space="preserve">, </w:t>
      </w:r>
      <w:r w:rsidRPr="00946A0A">
        <w:rPr>
          <w:i/>
          <w:iCs/>
          <w:noProof/>
          <w:szCs w:val="24"/>
        </w:rPr>
        <w:t>14</w:t>
      </w:r>
      <w:r w:rsidRPr="00946A0A">
        <w:rPr>
          <w:noProof/>
          <w:szCs w:val="24"/>
        </w:rPr>
        <w:t>(6), 559–564. Retrieved from http://www.ncbi.nlm.nih.gov/pubmed/12875412</w:t>
      </w:r>
    </w:p>
    <w:p w14:paraId="78E1033F"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Vaitkevicius, R., Saburkina, I., Rysevaite, K., Vaitkeviciene, I., Pauziene, N., Zaliunas, R., … Pauza, D. H. (2009). Nerve Supply of the Human Pulmonary Veins: An Anatomical Study. </w:t>
      </w:r>
      <w:r w:rsidRPr="00946A0A">
        <w:rPr>
          <w:i/>
          <w:iCs/>
          <w:noProof/>
          <w:szCs w:val="24"/>
        </w:rPr>
        <w:t>Heart Rhythm</w:t>
      </w:r>
      <w:r w:rsidRPr="00946A0A">
        <w:rPr>
          <w:noProof/>
          <w:szCs w:val="24"/>
        </w:rPr>
        <w:t xml:space="preserve">, </w:t>
      </w:r>
      <w:r w:rsidRPr="00946A0A">
        <w:rPr>
          <w:i/>
          <w:iCs/>
          <w:noProof/>
          <w:szCs w:val="24"/>
        </w:rPr>
        <w:t>6</w:t>
      </w:r>
      <w:r w:rsidRPr="00946A0A">
        <w:rPr>
          <w:noProof/>
          <w:szCs w:val="24"/>
        </w:rPr>
        <w:t>(2), 221–228. https://doi.org/10.1016/j.hrthm.2008.10.027</w:t>
      </w:r>
    </w:p>
    <w:p w14:paraId="6B46859D"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Vaseghi, M., Zhou, W., Shi, J., Ajijola, O. A., Hadaya, J., Shivkumar, K., &amp; Mahajan, A. (2012). Sympathetic innervation of the anterior left ventricular wall by the right and left stellate ganglia. </w:t>
      </w:r>
      <w:r w:rsidRPr="00946A0A">
        <w:rPr>
          <w:i/>
          <w:iCs/>
          <w:noProof/>
          <w:szCs w:val="24"/>
        </w:rPr>
        <w:t>Heart Rhythm</w:t>
      </w:r>
      <w:r w:rsidRPr="00946A0A">
        <w:rPr>
          <w:noProof/>
          <w:szCs w:val="24"/>
        </w:rPr>
        <w:t xml:space="preserve">, </w:t>
      </w:r>
      <w:r w:rsidRPr="00946A0A">
        <w:rPr>
          <w:i/>
          <w:iCs/>
          <w:noProof/>
          <w:szCs w:val="24"/>
        </w:rPr>
        <w:t>9</w:t>
      </w:r>
      <w:r w:rsidRPr="00946A0A">
        <w:rPr>
          <w:noProof/>
          <w:szCs w:val="24"/>
        </w:rPr>
        <w:t>(8), 1303–1309. https://doi.org/10.1016/j.hrthm.2012.03.052</w:t>
      </w:r>
    </w:p>
    <w:p w14:paraId="0B80D073"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Wake, E., &amp; Brack, K. (2016). Characterization of the intrinsic cardiac nervous system. </w:t>
      </w:r>
      <w:r w:rsidRPr="00946A0A">
        <w:rPr>
          <w:i/>
          <w:iCs/>
          <w:noProof/>
          <w:szCs w:val="24"/>
        </w:rPr>
        <w:t>Autonomic Neuroscience: Basic and Clinical</w:t>
      </w:r>
      <w:r w:rsidRPr="00946A0A">
        <w:rPr>
          <w:noProof/>
          <w:szCs w:val="24"/>
        </w:rPr>
        <w:t>, Vol. 199, pp. 3–16. https://doi.org/10.1016/j.autneu.2016.08.006</w:t>
      </w:r>
    </w:p>
    <w:p w14:paraId="67C97B5B"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Walker, J. L., Thames, M. D., Abboud, F. M., Mark, A. L., &amp; Kloppenstein, H. S. (1978). Preferential distribution of inhibitory cardiac receptors in the left ventricle of the dog. </w:t>
      </w:r>
      <w:r w:rsidRPr="00946A0A">
        <w:rPr>
          <w:i/>
          <w:iCs/>
          <w:noProof/>
          <w:szCs w:val="24"/>
        </w:rPr>
        <w:t>American Journal of Physiology</w:t>
      </w:r>
      <w:r w:rsidRPr="00946A0A">
        <w:rPr>
          <w:noProof/>
          <w:szCs w:val="24"/>
        </w:rPr>
        <w:t xml:space="preserve">, </w:t>
      </w:r>
      <w:r w:rsidRPr="00946A0A">
        <w:rPr>
          <w:i/>
          <w:iCs/>
          <w:noProof/>
          <w:szCs w:val="24"/>
        </w:rPr>
        <w:t>235</w:t>
      </w:r>
      <w:r w:rsidRPr="00946A0A">
        <w:rPr>
          <w:noProof/>
          <w:szCs w:val="24"/>
        </w:rPr>
        <w:t>(2), H188–H192. https://doi.org/10.1152/ajpheart.1978.235.2.H188</w:t>
      </w:r>
    </w:p>
    <w:p w14:paraId="378E3903"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Wang, H. J., Rozanski, G. J., &amp; Zucker, I. H. (2017). Cardiac sympathetic afferent reflex control of cardiac function in normal and chronic heart failure states. </w:t>
      </w:r>
      <w:r w:rsidRPr="00946A0A">
        <w:rPr>
          <w:i/>
          <w:iCs/>
          <w:noProof/>
          <w:szCs w:val="24"/>
        </w:rPr>
        <w:t>Journal of Physiology</w:t>
      </w:r>
      <w:r w:rsidRPr="00946A0A">
        <w:rPr>
          <w:noProof/>
          <w:szCs w:val="24"/>
        </w:rPr>
        <w:t xml:space="preserve">, </w:t>
      </w:r>
      <w:r w:rsidRPr="00946A0A">
        <w:rPr>
          <w:i/>
          <w:iCs/>
          <w:noProof/>
          <w:szCs w:val="24"/>
        </w:rPr>
        <w:t>595</w:t>
      </w:r>
      <w:r w:rsidRPr="00946A0A">
        <w:rPr>
          <w:noProof/>
          <w:szCs w:val="24"/>
        </w:rPr>
        <w:t>(8), 2519–2534. https://doi.org/10.1113/JP273764</w:t>
      </w:r>
    </w:p>
    <w:p w14:paraId="662DF198"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Winter, J., Brack, K. E., &amp; Ng, G. A. (2011). The acute inotropic effects of cardiac contractility modulation (CCM) are associated with action potential duration shortening and mediated by β1-adrenoceptor signalling. </w:t>
      </w:r>
      <w:r w:rsidRPr="00946A0A">
        <w:rPr>
          <w:i/>
          <w:iCs/>
          <w:noProof/>
          <w:szCs w:val="24"/>
        </w:rPr>
        <w:t>Journal of Molecular and Cellular Cardiology</w:t>
      </w:r>
      <w:r w:rsidRPr="00946A0A">
        <w:rPr>
          <w:noProof/>
          <w:szCs w:val="24"/>
        </w:rPr>
        <w:t xml:space="preserve">, </w:t>
      </w:r>
      <w:r w:rsidRPr="00946A0A">
        <w:rPr>
          <w:i/>
          <w:iCs/>
          <w:noProof/>
          <w:szCs w:val="24"/>
        </w:rPr>
        <w:t>51</w:t>
      </w:r>
      <w:r w:rsidRPr="00946A0A">
        <w:rPr>
          <w:noProof/>
          <w:szCs w:val="24"/>
        </w:rPr>
        <w:t>(2), 252–262. https://doi.org/10.1016/j.yjmcc.2011.04.010</w:t>
      </w:r>
    </w:p>
    <w:p w14:paraId="0B9A3554"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Winter, J., Tanko, A. S., Brack, K. E., Coote, J. H., &amp; Ng, G. A. (2012). Differential cardiac responses to unilateral sympathetic nerve stimulation in the isolated innervated rabbit heart. </w:t>
      </w:r>
      <w:r w:rsidRPr="00946A0A">
        <w:rPr>
          <w:i/>
          <w:iCs/>
          <w:noProof/>
          <w:szCs w:val="24"/>
        </w:rPr>
        <w:t>Autonomic Neuroscience: Basic and Clinical</w:t>
      </w:r>
      <w:r w:rsidRPr="00946A0A">
        <w:rPr>
          <w:noProof/>
          <w:szCs w:val="24"/>
        </w:rPr>
        <w:t xml:space="preserve">, </w:t>
      </w:r>
      <w:r w:rsidRPr="00946A0A">
        <w:rPr>
          <w:i/>
          <w:iCs/>
          <w:noProof/>
          <w:szCs w:val="24"/>
        </w:rPr>
        <w:t>166</w:t>
      </w:r>
      <w:r w:rsidRPr="00946A0A">
        <w:rPr>
          <w:noProof/>
          <w:szCs w:val="24"/>
        </w:rPr>
        <w:t>(1–2), 4–14. https://doi.org/10.1016/j.autneu.2011.08.004</w:t>
      </w:r>
    </w:p>
    <w:p w14:paraId="35FC9A94" w14:textId="77777777" w:rsidR="00946A0A" w:rsidRPr="00946A0A" w:rsidRDefault="00946A0A" w:rsidP="00946A0A">
      <w:pPr>
        <w:widowControl w:val="0"/>
        <w:autoSpaceDE w:val="0"/>
        <w:autoSpaceDN w:val="0"/>
        <w:adjustRightInd w:val="0"/>
        <w:ind w:left="480" w:hanging="480"/>
        <w:rPr>
          <w:noProof/>
          <w:szCs w:val="24"/>
        </w:rPr>
      </w:pPr>
      <w:r w:rsidRPr="00946A0A">
        <w:rPr>
          <w:noProof/>
          <w:szCs w:val="24"/>
        </w:rPr>
        <w:t xml:space="preserve">Zaglia, T., Milan, G., Franzoso, M., Bertaggia, E., Pianca, N., Piasentini, E., … Mongillo, M. (2013). Cardiac sympathetic neurons provide trophic signal to the heart via β2-adrenoceptor-dependent regulation of proteolysis. </w:t>
      </w:r>
      <w:r w:rsidRPr="00946A0A">
        <w:rPr>
          <w:i/>
          <w:iCs/>
          <w:noProof/>
          <w:szCs w:val="24"/>
        </w:rPr>
        <w:t>Cardiovascular Research</w:t>
      </w:r>
      <w:r w:rsidRPr="00946A0A">
        <w:rPr>
          <w:noProof/>
          <w:szCs w:val="24"/>
        </w:rPr>
        <w:t xml:space="preserve">, </w:t>
      </w:r>
      <w:r w:rsidRPr="00946A0A">
        <w:rPr>
          <w:i/>
          <w:iCs/>
          <w:noProof/>
          <w:szCs w:val="24"/>
        </w:rPr>
        <w:t>97</w:t>
      </w:r>
      <w:r w:rsidRPr="00946A0A">
        <w:rPr>
          <w:noProof/>
          <w:szCs w:val="24"/>
        </w:rPr>
        <w:t>(2), 240–250. https://doi.org/10.1093/cvr/cvs320</w:t>
      </w:r>
    </w:p>
    <w:p w14:paraId="36C2E90C" w14:textId="77777777" w:rsidR="00946A0A" w:rsidRPr="00946A0A" w:rsidRDefault="00946A0A" w:rsidP="00946A0A">
      <w:pPr>
        <w:widowControl w:val="0"/>
        <w:autoSpaceDE w:val="0"/>
        <w:autoSpaceDN w:val="0"/>
        <w:adjustRightInd w:val="0"/>
        <w:ind w:left="480" w:hanging="480"/>
        <w:rPr>
          <w:noProof/>
        </w:rPr>
      </w:pPr>
      <w:r w:rsidRPr="00946A0A">
        <w:rPr>
          <w:noProof/>
          <w:szCs w:val="24"/>
        </w:rPr>
        <w:t xml:space="preserve">Zipes, D. P. (1990). Influence of myocardial ischemia and infarction on autonomic innervation of heart. </w:t>
      </w:r>
      <w:r w:rsidRPr="00946A0A">
        <w:rPr>
          <w:i/>
          <w:iCs/>
          <w:noProof/>
          <w:szCs w:val="24"/>
        </w:rPr>
        <w:t>Circulation</w:t>
      </w:r>
      <w:r w:rsidRPr="00946A0A">
        <w:rPr>
          <w:noProof/>
          <w:szCs w:val="24"/>
        </w:rPr>
        <w:t xml:space="preserve">, </w:t>
      </w:r>
      <w:r w:rsidRPr="00946A0A">
        <w:rPr>
          <w:i/>
          <w:iCs/>
          <w:noProof/>
          <w:szCs w:val="24"/>
        </w:rPr>
        <w:t>82</w:t>
      </w:r>
      <w:r w:rsidRPr="00946A0A">
        <w:rPr>
          <w:noProof/>
          <w:szCs w:val="24"/>
        </w:rPr>
        <w:t>(4), 1095–1105. https://doi.org/10.1161/01.CIR.82.4.1095</w:t>
      </w:r>
    </w:p>
    <w:p w14:paraId="20A6C4D8" w14:textId="661F623D" w:rsidR="00107F20" w:rsidRPr="00107F20" w:rsidRDefault="00107F20" w:rsidP="00B7305E">
      <w:pPr>
        <w:widowControl w:val="0"/>
        <w:autoSpaceDE w:val="0"/>
        <w:autoSpaceDN w:val="0"/>
        <w:adjustRightInd w:val="0"/>
        <w:ind w:left="480" w:hanging="480"/>
      </w:pPr>
      <w:r>
        <w:fldChar w:fldCharType="end"/>
      </w:r>
    </w:p>
    <w:sectPr w:rsidR="00107F20" w:rsidRPr="00107F20" w:rsidSect="00107F20">
      <w:pgSz w:w="12240" w:h="15840"/>
      <w:pgMar w:top="720" w:right="720" w:bottom="806"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C7CF1"/>
    <w:multiLevelType w:val="hybridMultilevel"/>
    <w:tmpl w:val="027C8FF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4364C5B"/>
    <w:multiLevelType w:val="hybridMultilevel"/>
    <w:tmpl w:val="074658B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974AF8"/>
    <w:multiLevelType w:val="hybridMultilevel"/>
    <w:tmpl w:val="7CD224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A6C67EA"/>
    <w:multiLevelType w:val="hybridMultilevel"/>
    <w:tmpl w:val="A6AA680E"/>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00D39CF"/>
    <w:multiLevelType w:val="hybridMultilevel"/>
    <w:tmpl w:val="015C62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6955084"/>
    <w:multiLevelType w:val="hybridMultilevel"/>
    <w:tmpl w:val="1AEEA62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33E6279"/>
    <w:multiLevelType w:val="hybridMultilevel"/>
    <w:tmpl w:val="015C62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5D1E017F"/>
    <w:multiLevelType w:val="hybridMultilevel"/>
    <w:tmpl w:val="CD8AB4CE"/>
    <w:lvl w:ilvl="0" w:tplc="04090001">
      <w:start w:val="1"/>
      <w:numFmt w:val="bullet"/>
      <w:lvlText w:val=""/>
      <w:lvlJc w:val="left"/>
      <w:pPr>
        <w:ind w:left="360" w:hanging="360"/>
      </w:pPr>
      <w:rPr>
        <w:rFonts w:ascii="Symbol" w:hAnsi="Symbol" w:hint="default"/>
      </w:rPr>
    </w:lvl>
    <w:lvl w:ilvl="1" w:tplc="5742E8A2">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937331D"/>
    <w:multiLevelType w:val="hybridMultilevel"/>
    <w:tmpl w:val="C012EBC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6A440C2A"/>
    <w:multiLevelType w:val="hybridMultilevel"/>
    <w:tmpl w:val="B9F0E3A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737A675E"/>
    <w:multiLevelType w:val="hybridMultilevel"/>
    <w:tmpl w:val="84E2663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78214FBA"/>
    <w:multiLevelType w:val="hybridMultilevel"/>
    <w:tmpl w:val="CA8854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97302FA"/>
    <w:multiLevelType w:val="hybridMultilevel"/>
    <w:tmpl w:val="BD9EE5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7AD918A2"/>
    <w:multiLevelType w:val="hybridMultilevel"/>
    <w:tmpl w:val="84E2663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0"/>
  </w:num>
  <w:num w:numId="3">
    <w:abstractNumId w:val="8"/>
  </w:num>
  <w:num w:numId="4">
    <w:abstractNumId w:val="7"/>
  </w:num>
  <w:num w:numId="5">
    <w:abstractNumId w:val="12"/>
  </w:num>
  <w:num w:numId="6">
    <w:abstractNumId w:val="1"/>
  </w:num>
  <w:num w:numId="7">
    <w:abstractNumId w:val="9"/>
  </w:num>
  <w:num w:numId="8">
    <w:abstractNumId w:val="6"/>
  </w:num>
  <w:num w:numId="9">
    <w:abstractNumId w:val="4"/>
  </w:num>
  <w:num w:numId="10">
    <w:abstractNumId w:val="10"/>
  </w:num>
  <w:num w:numId="11">
    <w:abstractNumId w:val="3"/>
  </w:num>
  <w:num w:numId="12">
    <w:abstractNumId w:val="11"/>
  </w:num>
  <w:num w:numId="13">
    <w:abstractNumId w:val="5"/>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7E48"/>
    <w:rsid w:val="0000530F"/>
    <w:rsid w:val="000610E6"/>
    <w:rsid w:val="000A597D"/>
    <w:rsid w:val="000B1026"/>
    <w:rsid w:val="000D6589"/>
    <w:rsid w:val="00107F20"/>
    <w:rsid w:val="00113FE3"/>
    <w:rsid w:val="001162B2"/>
    <w:rsid w:val="001633F4"/>
    <w:rsid w:val="001C591D"/>
    <w:rsid w:val="001E1692"/>
    <w:rsid w:val="001E2491"/>
    <w:rsid w:val="001F43E3"/>
    <w:rsid w:val="002064E2"/>
    <w:rsid w:val="002221C4"/>
    <w:rsid w:val="00235A5C"/>
    <w:rsid w:val="0028196D"/>
    <w:rsid w:val="00283659"/>
    <w:rsid w:val="00284791"/>
    <w:rsid w:val="002C0654"/>
    <w:rsid w:val="002C5232"/>
    <w:rsid w:val="002D3B10"/>
    <w:rsid w:val="003156D7"/>
    <w:rsid w:val="00315838"/>
    <w:rsid w:val="0036070B"/>
    <w:rsid w:val="00386F4A"/>
    <w:rsid w:val="00391B4F"/>
    <w:rsid w:val="003B4894"/>
    <w:rsid w:val="003C3839"/>
    <w:rsid w:val="003F14B8"/>
    <w:rsid w:val="004158C0"/>
    <w:rsid w:val="004333AA"/>
    <w:rsid w:val="00446BDE"/>
    <w:rsid w:val="00467E99"/>
    <w:rsid w:val="004A4FB3"/>
    <w:rsid w:val="004D3875"/>
    <w:rsid w:val="004F03AE"/>
    <w:rsid w:val="00517CA7"/>
    <w:rsid w:val="00534882"/>
    <w:rsid w:val="0054536B"/>
    <w:rsid w:val="00562BAB"/>
    <w:rsid w:val="00590177"/>
    <w:rsid w:val="005B7AA2"/>
    <w:rsid w:val="005D6023"/>
    <w:rsid w:val="0060183B"/>
    <w:rsid w:val="00612055"/>
    <w:rsid w:val="00615736"/>
    <w:rsid w:val="006209C5"/>
    <w:rsid w:val="00631B71"/>
    <w:rsid w:val="00637304"/>
    <w:rsid w:val="0065071C"/>
    <w:rsid w:val="00665180"/>
    <w:rsid w:val="00665CFD"/>
    <w:rsid w:val="006B50E5"/>
    <w:rsid w:val="00726C4F"/>
    <w:rsid w:val="00740CD6"/>
    <w:rsid w:val="007432D6"/>
    <w:rsid w:val="00747E48"/>
    <w:rsid w:val="00791146"/>
    <w:rsid w:val="007936AD"/>
    <w:rsid w:val="007A5D8A"/>
    <w:rsid w:val="007C21C3"/>
    <w:rsid w:val="007D41E3"/>
    <w:rsid w:val="007E2F8E"/>
    <w:rsid w:val="007E55F9"/>
    <w:rsid w:val="008045CE"/>
    <w:rsid w:val="00820B67"/>
    <w:rsid w:val="00866227"/>
    <w:rsid w:val="0088478B"/>
    <w:rsid w:val="00891D69"/>
    <w:rsid w:val="008A4FC2"/>
    <w:rsid w:val="008D4675"/>
    <w:rsid w:val="008F0781"/>
    <w:rsid w:val="008F1305"/>
    <w:rsid w:val="0091256A"/>
    <w:rsid w:val="00916368"/>
    <w:rsid w:val="00946A0A"/>
    <w:rsid w:val="009544B9"/>
    <w:rsid w:val="00957356"/>
    <w:rsid w:val="00981F69"/>
    <w:rsid w:val="0098746E"/>
    <w:rsid w:val="009D2A51"/>
    <w:rsid w:val="009F3897"/>
    <w:rsid w:val="00A01F8D"/>
    <w:rsid w:val="00A16D96"/>
    <w:rsid w:val="00A4025D"/>
    <w:rsid w:val="00A436D3"/>
    <w:rsid w:val="00A81169"/>
    <w:rsid w:val="00A84F15"/>
    <w:rsid w:val="00AB41E8"/>
    <w:rsid w:val="00AC6E57"/>
    <w:rsid w:val="00AD6A4F"/>
    <w:rsid w:val="00AE02A4"/>
    <w:rsid w:val="00B54849"/>
    <w:rsid w:val="00B66945"/>
    <w:rsid w:val="00B7305E"/>
    <w:rsid w:val="00B85DFE"/>
    <w:rsid w:val="00BC2ED4"/>
    <w:rsid w:val="00BF55AF"/>
    <w:rsid w:val="00C06B0B"/>
    <w:rsid w:val="00C16AD0"/>
    <w:rsid w:val="00C25B91"/>
    <w:rsid w:val="00C27C06"/>
    <w:rsid w:val="00C40211"/>
    <w:rsid w:val="00C52692"/>
    <w:rsid w:val="00C52C8A"/>
    <w:rsid w:val="00C72753"/>
    <w:rsid w:val="00C857E9"/>
    <w:rsid w:val="00CB1CDA"/>
    <w:rsid w:val="00CB1E25"/>
    <w:rsid w:val="00CB32F2"/>
    <w:rsid w:val="00CE5DB2"/>
    <w:rsid w:val="00D343FB"/>
    <w:rsid w:val="00D72DEA"/>
    <w:rsid w:val="00DA57DF"/>
    <w:rsid w:val="00DC2E69"/>
    <w:rsid w:val="00DF7A85"/>
    <w:rsid w:val="00E02763"/>
    <w:rsid w:val="00E26352"/>
    <w:rsid w:val="00E45C7C"/>
    <w:rsid w:val="00E51BC6"/>
    <w:rsid w:val="00E65585"/>
    <w:rsid w:val="00E8382C"/>
    <w:rsid w:val="00EB5B2E"/>
    <w:rsid w:val="00EC6468"/>
    <w:rsid w:val="00F122E4"/>
    <w:rsid w:val="00F6390E"/>
    <w:rsid w:val="00F76E41"/>
    <w:rsid w:val="00F80139"/>
    <w:rsid w:val="00F85654"/>
    <w:rsid w:val="00F86D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008A8C"/>
  <w15:chartTrackingRefBased/>
  <w15:docId w15:val="{A61E196A-9D09-704C-B57F-C1CD45A44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41E8"/>
    <w:rPr>
      <w:rFonts w:ascii="Arial" w:hAnsi="Arial" w:cs="Arial"/>
      <w:sz w:val="22"/>
      <w:szCs w:val="22"/>
    </w:rPr>
  </w:style>
  <w:style w:type="paragraph" w:styleId="Heading1">
    <w:name w:val="heading 1"/>
    <w:basedOn w:val="Normal"/>
    <w:next w:val="Normal"/>
    <w:link w:val="Heading1Char"/>
    <w:uiPriority w:val="9"/>
    <w:qFormat/>
    <w:rsid w:val="00107F20"/>
    <w:pPr>
      <w:outlineLvl w:val="0"/>
    </w:pPr>
    <w:rPr>
      <w:b/>
    </w:rPr>
  </w:style>
  <w:style w:type="paragraph" w:styleId="Heading2">
    <w:name w:val="heading 2"/>
    <w:basedOn w:val="Normal"/>
    <w:next w:val="Normal"/>
    <w:link w:val="Heading2Char"/>
    <w:uiPriority w:val="9"/>
    <w:unhideWhenUsed/>
    <w:qFormat/>
    <w:rsid w:val="00107F20"/>
    <w:pPr>
      <w:outlineLvl w:val="1"/>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6BDE"/>
    <w:pPr>
      <w:ind w:left="720"/>
      <w:contextualSpacing/>
    </w:pPr>
  </w:style>
  <w:style w:type="character" w:customStyle="1" w:styleId="Heading1Char">
    <w:name w:val="Heading 1 Char"/>
    <w:basedOn w:val="DefaultParagraphFont"/>
    <w:link w:val="Heading1"/>
    <w:uiPriority w:val="9"/>
    <w:rsid w:val="00107F20"/>
    <w:rPr>
      <w:rFonts w:ascii="Arial" w:hAnsi="Arial" w:cs="Arial"/>
      <w:b/>
      <w:sz w:val="22"/>
      <w:szCs w:val="22"/>
    </w:rPr>
  </w:style>
  <w:style w:type="character" w:customStyle="1" w:styleId="Heading2Char">
    <w:name w:val="Heading 2 Char"/>
    <w:basedOn w:val="DefaultParagraphFont"/>
    <w:link w:val="Heading2"/>
    <w:uiPriority w:val="9"/>
    <w:rsid w:val="00107F20"/>
    <w:rPr>
      <w:rFonts w:ascii="Arial" w:hAnsi="Arial" w:cs="Arial"/>
      <w:sz w:val="22"/>
      <w:szCs w:val="22"/>
      <w:u w:val="single"/>
    </w:rPr>
  </w:style>
  <w:style w:type="paragraph" w:styleId="NormalWeb">
    <w:name w:val="Normal (Web)"/>
    <w:basedOn w:val="Normal"/>
    <w:uiPriority w:val="99"/>
    <w:semiHidden/>
    <w:unhideWhenUsed/>
    <w:rsid w:val="0054536B"/>
    <w:pPr>
      <w:spacing w:before="100" w:beforeAutospacing="1" w:after="100" w:afterAutospacing="1"/>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7E2F8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E2F8E"/>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362125">
      <w:bodyDiv w:val="1"/>
      <w:marLeft w:val="0"/>
      <w:marRight w:val="0"/>
      <w:marTop w:val="0"/>
      <w:marBottom w:val="0"/>
      <w:divBdr>
        <w:top w:val="none" w:sz="0" w:space="0" w:color="auto"/>
        <w:left w:val="none" w:sz="0" w:space="0" w:color="auto"/>
        <w:bottom w:val="none" w:sz="0" w:space="0" w:color="auto"/>
        <w:right w:val="none" w:sz="0" w:space="0" w:color="auto"/>
      </w:divBdr>
      <w:divsChild>
        <w:div w:id="1629049952">
          <w:marLeft w:val="0"/>
          <w:marRight w:val="0"/>
          <w:marTop w:val="288"/>
          <w:marBottom w:val="100"/>
          <w:divBdr>
            <w:top w:val="none" w:sz="0" w:space="0" w:color="auto"/>
            <w:left w:val="none" w:sz="0" w:space="0" w:color="auto"/>
            <w:bottom w:val="none" w:sz="0" w:space="0" w:color="auto"/>
            <w:right w:val="none" w:sz="0" w:space="0" w:color="auto"/>
          </w:divBdr>
          <w:divsChild>
            <w:div w:id="1552837682">
              <w:marLeft w:val="0"/>
              <w:marRight w:val="0"/>
              <w:marTop w:val="0"/>
              <w:marBottom w:val="0"/>
              <w:divBdr>
                <w:top w:val="none" w:sz="0" w:space="0" w:color="auto"/>
                <w:left w:val="none" w:sz="0" w:space="0" w:color="auto"/>
                <w:bottom w:val="none" w:sz="0" w:space="0" w:color="auto"/>
                <w:right w:val="none" w:sz="0" w:space="0" w:color="auto"/>
              </w:divBdr>
            </w:div>
          </w:divsChild>
        </w:div>
        <w:div w:id="437725801">
          <w:marLeft w:val="0"/>
          <w:marRight w:val="0"/>
          <w:marTop w:val="288"/>
          <w:marBottom w:val="100"/>
          <w:divBdr>
            <w:top w:val="none" w:sz="0" w:space="0" w:color="auto"/>
            <w:left w:val="none" w:sz="0" w:space="0" w:color="auto"/>
            <w:bottom w:val="none" w:sz="0" w:space="0" w:color="auto"/>
            <w:right w:val="none" w:sz="0" w:space="0" w:color="auto"/>
          </w:divBdr>
        </w:div>
      </w:divsChild>
    </w:div>
    <w:div w:id="950089314">
      <w:bodyDiv w:val="1"/>
      <w:marLeft w:val="0"/>
      <w:marRight w:val="0"/>
      <w:marTop w:val="0"/>
      <w:marBottom w:val="0"/>
      <w:divBdr>
        <w:top w:val="none" w:sz="0" w:space="0" w:color="auto"/>
        <w:left w:val="none" w:sz="0" w:space="0" w:color="auto"/>
        <w:bottom w:val="none" w:sz="0" w:space="0" w:color="auto"/>
        <w:right w:val="none" w:sz="0" w:space="0" w:color="auto"/>
      </w:divBdr>
    </w:div>
    <w:div w:id="15111419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Feathered">
  <a:themeElements>
    <a:clrScheme name="Feathered">
      <a:dk1>
        <a:sysClr val="windowText" lastClr="000000"/>
      </a:dk1>
      <a:lt1>
        <a:sysClr val="window" lastClr="FFFFFF"/>
      </a:lt1>
      <a:dk2>
        <a:srgbClr val="121316"/>
      </a:dk2>
      <a:lt2>
        <a:srgbClr val="FEFCF7"/>
      </a:lt2>
      <a:accent1>
        <a:srgbClr val="606372"/>
      </a:accent1>
      <a:accent2>
        <a:srgbClr val="79A8A4"/>
      </a:accent2>
      <a:accent3>
        <a:srgbClr val="B2AD8F"/>
      </a:accent3>
      <a:accent4>
        <a:srgbClr val="AD8082"/>
      </a:accent4>
      <a:accent5>
        <a:srgbClr val="DEC18C"/>
      </a:accent5>
      <a:accent6>
        <a:srgbClr val="92A185"/>
      </a:accent6>
      <a:hlink>
        <a:srgbClr val="85C4D2"/>
      </a:hlink>
      <a:folHlink>
        <a:srgbClr val="8E8CA7"/>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Feathered">
      <a:fillStyleLst>
        <a:solidFill>
          <a:schemeClr val="phClr"/>
        </a:solidFill>
        <a:solidFill>
          <a:schemeClr val="phClr">
            <a:tint val="67000"/>
            <a:satMod val="105000"/>
          </a:schemeClr>
        </a:solidFill>
        <a:gradFill rotWithShape="1">
          <a:gsLst>
            <a:gs pos="0">
              <a:schemeClr val="phClr">
                <a:tint val="94000"/>
                <a:satMod val="103000"/>
                <a:lumMod val="102000"/>
              </a:schemeClr>
            </a:gs>
            <a:gs pos="50000">
              <a:schemeClr val="phClr">
                <a:shade val="100000"/>
                <a:satMod val="110000"/>
                <a:lumMod val="100000"/>
              </a:schemeClr>
            </a:gs>
            <a:gs pos="100000">
              <a:schemeClr val="phClr">
                <a:shade val="70000"/>
                <a:satMod val="120000"/>
                <a:lumMod val="99000"/>
              </a:schemeClr>
            </a:gs>
          </a:gsLst>
          <a:path path="circle">
            <a:fillToRect l="100000" t="100000" r="100000" b="100000"/>
          </a:path>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tint val="50000"/>
              <a:shade val="83000"/>
            </a:schemeClr>
          </a:solidFill>
          <a:prstDash val="solid"/>
        </a:ln>
      </a:lnStyleLst>
      <a:effectStyleLst>
        <a:effectStyle>
          <a:effectLst/>
        </a:effectStyle>
        <a:effectStyle>
          <a:effectLst/>
        </a:effectStyle>
        <a:effectStyle>
          <a:effectLst>
            <a:outerShdw blurRad="57150" dist="25400" dir="5400000" algn="ctr" rotWithShape="0">
              <a:srgbClr val="000000">
                <a:alpha val="20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Feathered" id="{EEC9B30E-2747-4D42-BCBE-A02BDEEEA114}" vid="{AACE42CE-5C67-4514-8A89-3472F564E146}"/>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4514FC-D2DB-476C-B469-66165D9620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4</TotalTime>
  <Pages>12</Pages>
  <Words>54726</Words>
  <Characters>311944</Characters>
  <Application>Microsoft Office Word</Application>
  <DocSecurity>0</DocSecurity>
  <Lines>2599</Lines>
  <Paragraphs>7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 Anish S.</dc:creator>
  <cp:keywords/>
  <dc:description/>
  <cp:lastModifiedBy>Anish Shah</cp:lastModifiedBy>
  <cp:revision>35</cp:revision>
  <dcterms:created xsi:type="dcterms:W3CDTF">2019-02-25T04:30:00Z</dcterms:created>
  <dcterms:modified xsi:type="dcterms:W3CDTF">2020-03-14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nternational-journal-of-cardiology</vt:lpwstr>
  </property>
  <property fmtid="{D5CDD505-2E9C-101B-9397-08002B2CF9AE}" pid="13" name="Mendeley Recent Style Name 5_1">
    <vt:lpwstr>International Journal of Cardi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8e6f90-b8b1-3fc7-a982-e11ab9df231f</vt:lpwstr>
  </property>
  <property fmtid="{D5CDD505-2E9C-101B-9397-08002B2CF9AE}" pid="24" name="Mendeley Citation Style_1">
    <vt:lpwstr>http://www.zotero.org/styles/apa</vt:lpwstr>
  </property>
</Properties>
</file>